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6FE9EA" w14:textId="0ACB6B0B" w:rsidR="00312AF0" w:rsidRPr="00CB20CA" w:rsidRDefault="00B76495" w:rsidP="00FB77BE">
      <w:pPr>
        <w:spacing w:line="480" w:lineRule="auto"/>
        <w:rPr>
          <w:rFonts w:asciiTheme="majorHAnsi" w:hAnsiTheme="majorHAnsi" w:cstheme="majorHAnsi"/>
          <w:b/>
          <w:color w:val="000000" w:themeColor="text1"/>
        </w:rPr>
      </w:pPr>
      <w:r>
        <w:rPr>
          <w:rFonts w:asciiTheme="majorHAnsi" w:hAnsiTheme="majorHAnsi" w:cstheme="majorHAnsi"/>
          <w:b/>
          <w:color w:val="000000" w:themeColor="text1"/>
        </w:rPr>
        <w:t xml:space="preserve">S1 Text: </w:t>
      </w:r>
      <w:r w:rsidR="00312AF0" w:rsidRPr="00CB20CA">
        <w:rPr>
          <w:rFonts w:asciiTheme="majorHAnsi" w:hAnsiTheme="majorHAnsi" w:cstheme="majorHAnsi"/>
          <w:b/>
          <w:color w:val="000000" w:themeColor="text1"/>
        </w:rPr>
        <w:t>Study data</w:t>
      </w:r>
    </w:p>
    <w:p w14:paraId="7596F73C" w14:textId="7AF4FB46" w:rsidR="009E41F7" w:rsidRPr="00CB20CA" w:rsidRDefault="00E514ED" w:rsidP="00751266">
      <w:pPr>
        <w:spacing w:line="360" w:lineRule="auto"/>
        <w:ind w:firstLine="960"/>
        <w:rPr>
          <w:rFonts w:ascii="Arial" w:hAnsi="Arial" w:cs="Arial"/>
          <w:color w:val="000000" w:themeColor="text1"/>
        </w:rPr>
      </w:pPr>
      <w:r w:rsidRPr="00CB20CA">
        <w:rPr>
          <w:rFonts w:asciiTheme="majorHAnsi" w:hAnsiTheme="majorHAnsi" w:cstheme="majorHAnsi"/>
          <w:color w:val="000000" w:themeColor="text1"/>
        </w:rPr>
        <w:t>We searched for longitudinal viral load data of SARS-CoV-2, SARS-</w:t>
      </w:r>
      <w:proofErr w:type="spellStart"/>
      <w:r w:rsidRPr="00CB20CA">
        <w:rPr>
          <w:rFonts w:asciiTheme="majorHAnsi" w:hAnsiTheme="majorHAnsi" w:cstheme="majorHAnsi"/>
          <w:color w:val="000000" w:themeColor="text1"/>
        </w:rPr>
        <w:t>CoV</w:t>
      </w:r>
      <w:proofErr w:type="spellEnd"/>
      <w:r w:rsidRPr="00CB20CA">
        <w:rPr>
          <w:rFonts w:asciiTheme="majorHAnsi" w:hAnsiTheme="majorHAnsi" w:cstheme="majorHAnsi"/>
          <w:color w:val="000000" w:themeColor="text1"/>
        </w:rPr>
        <w:t>, and MERS-</w:t>
      </w:r>
      <w:proofErr w:type="spellStart"/>
      <w:r w:rsidRPr="00CB20CA">
        <w:rPr>
          <w:rFonts w:asciiTheme="majorHAnsi" w:hAnsiTheme="majorHAnsi" w:cstheme="majorHAnsi"/>
          <w:color w:val="000000" w:themeColor="text1"/>
        </w:rPr>
        <w:t>CoV</w:t>
      </w:r>
      <w:proofErr w:type="spellEnd"/>
      <w:r w:rsidRPr="00CB20CA">
        <w:rPr>
          <w:rFonts w:asciiTheme="majorHAnsi" w:hAnsiTheme="majorHAnsi" w:cstheme="majorHAnsi"/>
          <w:color w:val="000000" w:themeColor="text1"/>
        </w:rPr>
        <w:t xml:space="preserve"> patients. We set five inclusion criteria in searching the relevant datasets: 1. viral load was reported (if cycle thresholds were reported instead of viral load, they were transformed to viral load using the conversion formula</w:t>
      </w:r>
      <w:r w:rsidRPr="00CB20CA">
        <w:rPr>
          <w:rFonts w:asciiTheme="majorHAnsi" w:hAnsiTheme="majorHAnsi" w:cstheme="majorHAnsi"/>
          <w:iCs/>
          <w:color w:val="000000" w:themeColor="text1"/>
          <w:lang w:val="en-GB"/>
        </w:rPr>
        <w:fldChar w:fldCharType="begin">
          <w:fldData xml:space="preserve">PEVuZE5vdGU+PENpdGU+PEF1dGhvcj5QZWlyaXM8L0F1dGhvcj48WWVhcj4yMDAzPC9ZZWFyPjxS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</w:fldData>
        </w:fldChar>
      </w:r>
      <w:r w:rsidRPr="00CB20CA">
        <w:rPr>
          <w:rFonts w:asciiTheme="majorHAnsi" w:hAnsiTheme="majorHAnsi" w:cstheme="majorHAnsi"/>
          <w:iCs/>
          <w:color w:val="000000" w:themeColor="text1"/>
          <w:lang w:val="en-GB"/>
        </w:rPr>
        <w:instrText xml:space="preserve"> ADDIN EN.CITE </w:instrText>
      </w:r>
      <w:r w:rsidRPr="00CB20CA">
        <w:rPr>
          <w:rFonts w:asciiTheme="majorHAnsi" w:hAnsiTheme="majorHAnsi" w:cstheme="majorHAnsi"/>
          <w:iCs/>
          <w:color w:val="000000" w:themeColor="text1"/>
          <w:lang w:val="en-GB"/>
        </w:rPr>
        <w:fldChar w:fldCharType="begin">
          <w:fldData xml:space="preserve">PEVuZE5vdGU+PENpdGU+PEF1dGhvcj5QZWlyaXM8L0F1dGhvcj48WWVhcj4yMDAzPC9ZZWFyPjxS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</w:fldData>
        </w:fldChar>
      </w:r>
      <w:r w:rsidRPr="00CB20CA">
        <w:rPr>
          <w:rFonts w:asciiTheme="majorHAnsi" w:hAnsiTheme="majorHAnsi" w:cstheme="majorHAnsi"/>
          <w:iCs/>
          <w:color w:val="000000" w:themeColor="text1"/>
          <w:lang w:val="en-GB"/>
        </w:rPr>
        <w:instrText xml:space="preserve"> ADDIN EN.CITE.DATA </w:instrText>
      </w:r>
      <w:r w:rsidRPr="00CB20CA">
        <w:rPr>
          <w:rFonts w:asciiTheme="majorHAnsi" w:hAnsiTheme="majorHAnsi" w:cstheme="majorHAnsi"/>
          <w:iCs/>
          <w:color w:val="000000" w:themeColor="text1"/>
          <w:lang w:val="en-GB"/>
        </w:rPr>
      </w:r>
      <w:r w:rsidRPr="00CB20CA">
        <w:rPr>
          <w:rFonts w:asciiTheme="majorHAnsi" w:hAnsiTheme="majorHAnsi" w:cstheme="majorHAnsi"/>
          <w:iCs/>
          <w:color w:val="000000" w:themeColor="text1"/>
          <w:lang w:val="en-GB"/>
        </w:rPr>
        <w:fldChar w:fldCharType="end"/>
      </w:r>
      <w:r w:rsidRPr="00CB20CA">
        <w:rPr>
          <w:rFonts w:asciiTheme="majorHAnsi" w:hAnsiTheme="majorHAnsi" w:cstheme="majorHAnsi"/>
          <w:iCs/>
          <w:color w:val="000000" w:themeColor="text1"/>
          <w:lang w:val="en-GB"/>
        </w:rPr>
      </w:r>
      <w:r w:rsidRPr="00CB20CA">
        <w:rPr>
          <w:rFonts w:asciiTheme="majorHAnsi" w:hAnsiTheme="majorHAnsi" w:cstheme="majorHAnsi"/>
          <w:iCs/>
          <w:color w:val="000000" w:themeColor="text1"/>
          <w:lang w:val="en-GB"/>
        </w:rPr>
        <w:fldChar w:fldCharType="separate"/>
      </w:r>
      <w:r w:rsidRPr="00CB20CA">
        <w:rPr>
          <w:rFonts w:asciiTheme="majorHAnsi" w:hAnsiTheme="majorHAnsi" w:cstheme="majorHAnsi"/>
          <w:iCs/>
          <w:noProof/>
          <w:color w:val="000000" w:themeColor="text1"/>
          <w:lang w:val="en-GB"/>
        </w:rPr>
        <w:t>[1]</w:t>
      </w:r>
      <w:r w:rsidRPr="00CB20CA">
        <w:rPr>
          <w:rFonts w:asciiTheme="majorHAnsi" w:hAnsiTheme="majorHAnsi" w:cstheme="majorHAnsi"/>
          <w:iCs/>
          <w:color w:val="000000" w:themeColor="text1"/>
          <w:lang w:val="en-GB"/>
        </w:rPr>
        <w:fldChar w:fldCharType="end"/>
      </w:r>
      <w:r w:rsidRPr="00CB20CA">
        <w:rPr>
          <w:rFonts w:asciiTheme="majorHAnsi" w:hAnsiTheme="majorHAnsi" w:cstheme="majorHAnsi"/>
          <w:color w:val="000000" w:themeColor="text1"/>
        </w:rPr>
        <w:t xml:space="preserve">: </w:t>
      </w:r>
      <m:oMath>
        <m:func>
          <m:funcPr>
            <m:ctrlPr>
              <w:rPr>
                <w:rFonts w:ascii="Cambria Math" w:hAnsi="Cambria Math" w:cstheme="majorHAnsi"/>
                <w:i/>
                <w:color w:val="000000" w:themeColor="text1"/>
              </w:rPr>
            </m:ctrlPr>
          </m:funcPr>
          <m:fName>
            <m:sSub>
              <m:sSubPr>
                <m:ctrlPr>
                  <w:rPr>
                    <w:rFonts w:ascii="Cambria Math" w:hAnsi="Cambria Math" w:cstheme="majorHAnsi"/>
                    <w:i/>
                    <w:color w:val="000000" w:themeColor="text1"/>
                  </w:rPr>
                </m:ctrlPr>
              </m:sSubPr>
              <m:e>
                <m:r>
                  <m:rPr>
                    <m:sty m:val="p"/>
                  </m:rPr>
                  <w:rPr>
                    <w:rFonts w:ascii="Cambria Math" w:hAnsi="Cambria Math" w:cstheme="majorHAnsi"/>
                    <w:color w:val="000000" w:themeColor="text1"/>
                  </w:rPr>
                  <m:t>log</m:t>
                </m:r>
                <m:ctrlPr>
                  <w:rPr>
                    <w:rFonts w:ascii="Cambria Math" w:hAnsi="Cambria Math" w:cstheme="majorHAnsi"/>
                    <w:color w:val="000000" w:themeColor="text1"/>
                  </w:rPr>
                </m:ctrlPr>
              </m:e>
              <m:sub>
                <m:r>
                  <w:rPr>
                    <w:rFonts w:ascii="Cambria Math" w:hAnsi="Cambria Math" w:cstheme="majorHAnsi"/>
                    <w:color w:val="000000" w:themeColor="text1"/>
                  </w:rPr>
                  <m:t>10</m:t>
                </m:r>
                <m:ctrlPr>
                  <w:rPr>
                    <w:rFonts w:ascii="Cambria Math" w:hAnsi="Cambria Math" w:cstheme="majorHAnsi"/>
                    <w:color w:val="000000" w:themeColor="text1"/>
                  </w:rPr>
                </m:ctrlPr>
              </m:sub>
            </m:sSub>
          </m:fName>
          <m:e>
            <m:d>
              <m:dPr>
                <m:ctrlPr>
                  <w:rPr>
                    <w:rFonts w:ascii="Cambria Math" w:hAnsi="Cambria Math" w:cstheme="majorHAnsi"/>
                    <w:i/>
                    <w:color w:val="000000" w:themeColor="text1"/>
                  </w:rPr>
                </m:ctrlPr>
              </m:dPr>
              <m:e>
                <m:r>
                  <w:rPr>
                    <w:rFonts w:ascii="Cambria Math" w:hAnsi="Cambria Math" w:cstheme="majorHAnsi"/>
                    <w:color w:val="000000" w:themeColor="text1"/>
                  </w:rPr>
                  <m:t>Viral load [copies/ml]</m:t>
                </m:r>
              </m:e>
            </m:d>
            <m:r>
              <w:rPr>
                <w:rFonts w:ascii="Cambria Math" w:hAnsi="Cambria Math" w:cstheme="majorHAnsi"/>
                <w:color w:val="000000" w:themeColor="text1"/>
              </w:rPr>
              <m:t>=-0.32*Ct values [cycles]+14.11</m:t>
            </m:r>
          </m:e>
        </m:func>
      </m:oMath>
      <w:r w:rsidRPr="00CB20CA">
        <w:rPr>
          <w:rFonts w:asciiTheme="majorHAnsi" w:hAnsiTheme="majorHAnsi" w:cstheme="majorHAnsi"/>
          <w:color w:val="000000" w:themeColor="text1"/>
        </w:rPr>
        <w:t xml:space="preserve">), 2. viral load was measured from respiratory specimens for consistency, 3. viral load along with the time since symptom onset was reported, 4. patients with more than three data points for parameter fitting, 5. patients not under antiviral treatment, because antiviral therapy can directly influence the viral dynamics and the antiviral effect cannot be modeled properly without detailed information </w:t>
      </w:r>
      <w:r w:rsidR="005E76EF" w:rsidRPr="00CB20CA">
        <w:rPr>
          <w:rFonts w:asciiTheme="majorHAnsi" w:hAnsiTheme="majorHAnsi" w:cstheme="majorHAnsi"/>
          <w:color w:val="000000" w:themeColor="text1"/>
        </w:rPr>
        <w:t xml:space="preserve">such as the </w:t>
      </w:r>
      <w:r w:rsidRPr="00CB20CA">
        <w:rPr>
          <w:rFonts w:asciiTheme="majorHAnsi" w:hAnsiTheme="majorHAnsi" w:cstheme="majorHAnsi"/>
          <w:color w:val="000000" w:themeColor="text1"/>
        </w:rPr>
        <w:t xml:space="preserve">treatment schedule, mode of action, dose, and </w:t>
      </w:r>
      <w:r w:rsidR="005E76EF" w:rsidRPr="00CB20CA">
        <w:rPr>
          <w:rFonts w:asciiTheme="majorHAnsi" w:hAnsiTheme="majorHAnsi" w:cstheme="majorHAnsi"/>
          <w:color w:val="000000" w:themeColor="text1"/>
        </w:rPr>
        <w:t xml:space="preserve">drug </w:t>
      </w:r>
      <w:r w:rsidRPr="00CB20CA">
        <w:rPr>
          <w:rFonts w:asciiTheme="majorHAnsi" w:hAnsiTheme="majorHAnsi" w:cstheme="majorHAnsi"/>
          <w:color w:val="000000" w:themeColor="text1"/>
        </w:rPr>
        <w:t>efficacy</w:t>
      </w:r>
      <w:r w:rsidR="009E41F7" w:rsidRPr="00CB20CA">
        <w:rPr>
          <w:rFonts w:ascii="Arial" w:hAnsi="Arial" w:cs="Arial"/>
          <w:color w:val="000000" w:themeColor="text1"/>
        </w:rPr>
        <w:t>.</w:t>
      </w:r>
      <w:r w:rsidR="00AA6B65" w:rsidRPr="00CB20CA">
        <w:rPr>
          <w:rFonts w:ascii="Arial" w:hAnsi="Arial" w:cs="Arial"/>
          <w:color w:val="000000" w:themeColor="text1"/>
        </w:rPr>
        <w:t xml:space="preserve"> For all the studies from which we extracted data, ethics approval was obtained from the ethics committee at each </w:t>
      </w:r>
      <w:r w:rsidR="0036756B" w:rsidRPr="00CB20CA">
        <w:rPr>
          <w:rFonts w:ascii="Arial" w:hAnsi="Arial" w:cs="Arial"/>
          <w:color w:val="000000" w:themeColor="text1"/>
        </w:rPr>
        <w:t>institution</w:t>
      </w:r>
      <w:r w:rsidR="00AA6B65" w:rsidRPr="00CB20CA">
        <w:rPr>
          <w:rFonts w:ascii="Arial" w:hAnsi="Arial" w:cs="Arial"/>
          <w:color w:val="000000" w:themeColor="text1"/>
        </w:rPr>
        <w:t xml:space="preserve">. Written informed consent was obtained from the cases or their next of kin in the original studies. </w:t>
      </w:r>
      <w:r w:rsidR="005E76EF" w:rsidRPr="00CB20CA">
        <w:rPr>
          <w:rFonts w:asciiTheme="majorHAnsi" w:hAnsiTheme="majorHAnsi" w:cstheme="majorHAnsi"/>
          <w:color w:val="000000" w:themeColor="text1"/>
        </w:rPr>
        <w:t>Using these criteria we</w:t>
      </w:r>
      <w:r w:rsidRPr="00CB20CA">
        <w:rPr>
          <w:rFonts w:asciiTheme="majorHAnsi" w:hAnsiTheme="majorHAnsi" w:cstheme="majorHAnsi"/>
          <w:color w:val="000000" w:themeColor="text1"/>
        </w:rPr>
        <w:t xml:space="preserve"> identified 57 patients from 7 papers. </w:t>
      </w:r>
      <w:r w:rsidR="00AA6B65" w:rsidRPr="00CB20CA">
        <w:rPr>
          <w:rFonts w:ascii="Arial" w:hAnsi="Arial" w:cs="Arial"/>
          <w:color w:val="000000" w:themeColor="text1"/>
        </w:rPr>
        <w:t xml:space="preserve">We summarized the data in </w:t>
      </w:r>
      <w:r w:rsidR="007110DE">
        <w:rPr>
          <w:rFonts w:ascii="Arial" w:hAnsi="Arial" w:cs="Arial"/>
          <w:b/>
          <w:color w:val="000000" w:themeColor="text1"/>
        </w:rPr>
        <w:t>S1 T</w:t>
      </w:r>
      <w:r w:rsidR="00AA6B65" w:rsidRPr="00CB20CA">
        <w:rPr>
          <w:rFonts w:ascii="Arial" w:hAnsi="Arial" w:cs="Arial"/>
          <w:b/>
          <w:color w:val="000000" w:themeColor="text1"/>
        </w:rPr>
        <w:t>able</w:t>
      </w:r>
      <w:bookmarkStart w:id="0" w:name="_GoBack"/>
      <w:bookmarkEnd w:id="0"/>
      <w:r w:rsidR="00AA6B65" w:rsidRPr="00CB20CA">
        <w:rPr>
          <w:rFonts w:ascii="Arial" w:hAnsi="Arial" w:cs="Arial"/>
          <w:color w:val="000000" w:themeColor="text1"/>
        </w:rPr>
        <w:t>.</w:t>
      </w:r>
      <w:r w:rsidR="00A36527" w:rsidRPr="00CB20CA">
        <w:rPr>
          <w:rFonts w:ascii="Arial" w:hAnsi="Arial" w:cs="Arial"/>
          <w:color w:val="000000" w:themeColor="text1"/>
        </w:rPr>
        <w:t xml:space="preserve"> Followings are more detail of the data sets.</w:t>
      </w:r>
    </w:p>
    <w:p w14:paraId="293E84DE" w14:textId="77777777" w:rsidR="00C04343" w:rsidRPr="00CB20CA" w:rsidRDefault="00C04343" w:rsidP="00751266">
      <w:pPr>
        <w:spacing w:line="360" w:lineRule="auto"/>
        <w:rPr>
          <w:rFonts w:ascii="Arial" w:hAnsi="Arial" w:cs="Arial"/>
          <w:color w:val="000000" w:themeColor="text1"/>
        </w:rPr>
      </w:pPr>
    </w:p>
    <w:p w14:paraId="570C6C08" w14:textId="699A78E7" w:rsidR="00C04343" w:rsidRPr="00CB20CA" w:rsidRDefault="009E41F7" w:rsidP="00751266">
      <w:pPr>
        <w:spacing w:line="360" w:lineRule="auto"/>
        <w:rPr>
          <w:rFonts w:ascii="Arial" w:hAnsi="Arial" w:cs="Arial"/>
          <w:color w:val="000000" w:themeColor="text1"/>
        </w:rPr>
      </w:pPr>
      <w:r w:rsidRPr="00CB20CA">
        <w:rPr>
          <w:rFonts w:ascii="Arial" w:hAnsi="Arial" w:cs="Arial"/>
          <w:color w:val="000000" w:themeColor="text1"/>
          <w:u w:val="single"/>
        </w:rPr>
        <w:t>SARS-CoV-2</w:t>
      </w:r>
      <w:r w:rsidRPr="00CB20CA">
        <w:rPr>
          <w:rFonts w:ascii="Arial" w:hAnsi="Arial" w:cs="Arial"/>
          <w:color w:val="000000" w:themeColor="text1"/>
        </w:rPr>
        <w:t>:</w:t>
      </w:r>
    </w:p>
    <w:p w14:paraId="1F3C9906" w14:textId="48A0AA6F" w:rsidR="00CF6291" w:rsidRPr="00CB20CA" w:rsidRDefault="00312AF0" w:rsidP="00751266">
      <w:pPr>
        <w:spacing w:line="360" w:lineRule="auto"/>
        <w:ind w:firstLine="960"/>
        <w:rPr>
          <w:rFonts w:ascii="Arial" w:hAnsi="Arial" w:cs="Arial"/>
          <w:color w:val="000000" w:themeColor="text1"/>
        </w:rPr>
      </w:pPr>
      <w:r w:rsidRPr="00CB20CA">
        <w:rPr>
          <w:rFonts w:ascii="Arial" w:hAnsi="Arial" w:cs="Arial"/>
          <w:color w:val="000000" w:themeColor="text1"/>
        </w:rPr>
        <w:t xml:space="preserve">The viral load data from </w:t>
      </w:r>
      <w:r w:rsidR="0012694D" w:rsidRPr="00CB20CA">
        <w:rPr>
          <w:rFonts w:ascii="Arial" w:hAnsi="Arial" w:cs="Arial"/>
          <w:color w:val="000000" w:themeColor="text1"/>
        </w:rPr>
        <w:t xml:space="preserve">hospitalized COVID-19 patients in </w:t>
      </w:r>
      <w:r w:rsidR="00DC7925" w:rsidRPr="00CB20CA">
        <w:rPr>
          <w:rFonts w:ascii="Arial" w:hAnsi="Arial" w:cs="Arial"/>
          <w:color w:val="000000" w:themeColor="text1"/>
        </w:rPr>
        <w:t>four</w:t>
      </w:r>
      <w:r w:rsidR="00BF4022" w:rsidRPr="00CB20CA">
        <w:rPr>
          <w:rFonts w:ascii="Arial" w:hAnsi="Arial" w:cs="Arial"/>
          <w:color w:val="000000" w:themeColor="text1"/>
        </w:rPr>
        <w:t xml:space="preserve"> </w:t>
      </w:r>
      <w:r w:rsidRPr="00CB20CA">
        <w:rPr>
          <w:rFonts w:ascii="Arial" w:hAnsi="Arial" w:cs="Arial"/>
          <w:color w:val="000000" w:themeColor="text1"/>
        </w:rPr>
        <w:t>previously published papers were used</w:t>
      </w:r>
      <w:r w:rsidR="0099290B" w:rsidRPr="00CB20CA">
        <w:rPr>
          <w:rFonts w:ascii="Arial" w:hAnsi="Arial" w:cs="Arial"/>
          <w:color w:val="000000" w:themeColor="text1"/>
        </w:rPr>
        <w:t xml:space="preserve"> </w:t>
      </w:r>
      <w:r w:rsidR="0099290B" w:rsidRPr="00CB20CA">
        <w:rPr>
          <w:rFonts w:ascii="Arial" w:hAnsi="Arial" w:cs="Arial"/>
          <w:color w:val="000000" w:themeColor="text1"/>
        </w:rPr>
        <w:fldChar w:fldCharType="begin">
          <w:fldData xml:space="preserve">PEVuZE5vdGU+PENpdGU+PEF1dGhvcj5LaW08L0F1dGhvcj48WWVhcj4yMDIwPC9ZZWFyPjxSZWNO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=
</w:fldData>
        </w:fldChar>
      </w:r>
      <w:r w:rsidR="0099290B" w:rsidRPr="00CB20CA">
        <w:rPr>
          <w:rFonts w:ascii="Arial" w:hAnsi="Arial" w:cs="Arial"/>
          <w:color w:val="000000" w:themeColor="text1"/>
        </w:rPr>
        <w:instrText xml:space="preserve"> ADDIN EN.CITE </w:instrText>
      </w:r>
      <w:r w:rsidR="0099290B" w:rsidRPr="00CB20CA">
        <w:rPr>
          <w:rFonts w:ascii="Arial" w:hAnsi="Arial" w:cs="Arial"/>
          <w:color w:val="000000" w:themeColor="text1"/>
        </w:rPr>
        <w:fldChar w:fldCharType="begin">
          <w:fldData xml:space="preserve">PEVuZE5vdGU+PENpdGU+PEF1dGhvcj5LaW08L0F1dGhvcj48WWVhcj4yMDIwPC9ZZWFyPjxSZWNO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=
</w:fldData>
        </w:fldChar>
      </w:r>
      <w:r w:rsidR="0099290B" w:rsidRPr="00CB20CA">
        <w:rPr>
          <w:rFonts w:ascii="Arial" w:hAnsi="Arial" w:cs="Arial"/>
          <w:color w:val="000000" w:themeColor="text1"/>
        </w:rPr>
        <w:instrText xml:space="preserve"> ADDIN EN.CITE.DATA </w:instrText>
      </w:r>
      <w:r w:rsidR="0099290B" w:rsidRPr="00CB20CA">
        <w:rPr>
          <w:rFonts w:ascii="Arial" w:hAnsi="Arial" w:cs="Arial"/>
          <w:color w:val="000000" w:themeColor="text1"/>
        </w:rPr>
      </w:r>
      <w:r w:rsidR="0099290B" w:rsidRPr="00CB20CA">
        <w:rPr>
          <w:rFonts w:ascii="Arial" w:hAnsi="Arial" w:cs="Arial"/>
          <w:color w:val="000000" w:themeColor="text1"/>
        </w:rPr>
        <w:fldChar w:fldCharType="end"/>
      </w:r>
      <w:r w:rsidR="0099290B" w:rsidRPr="00CB20CA">
        <w:rPr>
          <w:rFonts w:ascii="Arial" w:hAnsi="Arial" w:cs="Arial"/>
          <w:color w:val="000000" w:themeColor="text1"/>
        </w:rPr>
      </w:r>
      <w:r w:rsidR="0099290B" w:rsidRPr="00CB20CA">
        <w:rPr>
          <w:rFonts w:ascii="Arial" w:hAnsi="Arial" w:cs="Arial"/>
          <w:color w:val="000000" w:themeColor="text1"/>
        </w:rPr>
        <w:fldChar w:fldCharType="separate"/>
      </w:r>
      <w:r w:rsidR="0099290B" w:rsidRPr="00CB20CA">
        <w:rPr>
          <w:rFonts w:ascii="Arial" w:hAnsi="Arial" w:cs="Arial"/>
          <w:noProof/>
          <w:color w:val="000000" w:themeColor="text1"/>
        </w:rPr>
        <w:t>[</w:t>
      </w:r>
      <w:hyperlink w:anchor="_ENREF_1" w:tooltip="Kim, 2020 #13" w:history="1">
        <w:r w:rsidR="00362834" w:rsidRPr="00CB20CA">
          <w:rPr>
            <w:rFonts w:ascii="Arial" w:hAnsi="Arial" w:cs="Arial"/>
            <w:noProof/>
            <w:color w:val="000000" w:themeColor="text1"/>
          </w:rPr>
          <w:t>1-4</w:t>
        </w:r>
      </w:hyperlink>
      <w:r w:rsidR="0099290B" w:rsidRPr="00CB20CA">
        <w:rPr>
          <w:rFonts w:ascii="Arial" w:hAnsi="Arial" w:cs="Arial"/>
          <w:noProof/>
          <w:color w:val="000000" w:themeColor="text1"/>
        </w:rPr>
        <w:t>]</w:t>
      </w:r>
      <w:r w:rsidR="0099290B" w:rsidRPr="00CB20CA">
        <w:rPr>
          <w:rFonts w:ascii="Arial" w:hAnsi="Arial" w:cs="Arial"/>
          <w:color w:val="000000" w:themeColor="text1"/>
        </w:rPr>
        <w:fldChar w:fldCharType="end"/>
      </w:r>
      <w:r w:rsidRPr="00CB20CA">
        <w:rPr>
          <w:rFonts w:ascii="Arial" w:hAnsi="Arial" w:cs="Arial"/>
          <w:color w:val="000000" w:themeColor="text1"/>
        </w:rPr>
        <w:t xml:space="preserve">. All </w:t>
      </w:r>
      <w:r w:rsidR="0036756B" w:rsidRPr="00CB20CA">
        <w:rPr>
          <w:rFonts w:ascii="Arial" w:hAnsi="Arial" w:cs="Arial"/>
          <w:color w:val="000000" w:themeColor="text1"/>
        </w:rPr>
        <w:t xml:space="preserve">patients </w:t>
      </w:r>
      <w:r w:rsidRPr="00CB20CA">
        <w:rPr>
          <w:rFonts w:ascii="Arial" w:hAnsi="Arial" w:cs="Arial"/>
          <w:color w:val="000000" w:themeColor="text1"/>
        </w:rPr>
        <w:t>used in our analysis presented symptoms before or after hospitalization. For consistency, the viral load data from upper respiratory specimens were used in the analysis. Eight cases reported from China and one case reported from Germany were excluded because their viral load</w:t>
      </w:r>
      <w:r w:rsidR="00636C41" w:rsidRPr="00CB20CA">
        <w:rPr>
          <w:rFonts w:ascii="Arial" w:hAnsi="Arial" w:cs="Arial"/>
          <w:color w:val="000000" w:themeColor="text1"/>
        </w:rPr>
        <w:t>s</w:t>
      </w:r>
      <w:r w:rsidRPr="00CB20CA">
        <w:rPr>
          <w:rFonts w:ascii="Arial" w:hAnsi="Arial" w:cs="Arial"/>
          <w:color w:val="000000" w:themeColor="text1"/>
        </w:rPr>
        <w:t xml:space="preserve"> </w:t>
      </w:r>
      <w:r w:rsidR="00636C41" w:rsidRPr="00CB20CA">
        <w:rPr>
          <w:rFonts w:ascii="Arial" w:hAnsi="Arial" w:cs="Arial"/>
          <w:color w:val="000000" w:themeColor="text1"/>
        </w:rPr>
        <w:t xml:space="preserve">were </w:t>
      </w:r>
      <w:r w:rsidRPr="00CB20CA">
        <w:rPr>
          <w:rFonts w:ascii="Arial" w:hAnsi="Arial" w:cs="Arial"/>
          <w:color w:val="000000" w:themeColor="text1"/>
        </w:rPr>
        <w:t xml:space="preserve">above </w:t>
      </w:r>
      <w:r w:rsidR="0012694D" w:rsidRPr="00CB20CA">
        <w:rPr>
          <w:rFonts w:ascii="Arial" w:hAnsi="Arial" w:cs="Arial"/>
          <w:color w:val="000000" w:themeColor="text1"/>
        </w:rPr>
        <w:t xml:space="preserve">the </w:t>
      </w:r>
      <w:r w:rsidRPr="00CB20CA">
        <w:rPr>
          <w:rFonts w:ascii="Arial" w:hAnsi="Arial" w:cs="Arial"/>
          <w:color w:val="000000" w:themeColor="text1"/>
        </w:rPr>
        <w:t>detection limit only twice or less</w:t>
      </w:r>
      <w:r w:rsidR="00DB7D51" w:rsidRPr="00CB20CA">
        <w:rPr>
          <w:rFonts w:ascii="Arial" w:hAnsi="Arial" w:cs="Arial"/>
          <w:color w:val="000000" w:themeColor="text1"/>
        </w:rPr>
        <w:t xml:space="preserve"> </w:t>
      </w:r>
      <w:r w:rsidR="006E6317" w:rsidRPr="00CB20CA">
        <w:rPr>
          <w:rFonts w:ascii="Arial" w:hAnsi="Arial" w:cs="Arial"/>
          <w:color w:val="000000" w:themeColor="text1"/>
        </w:rPr>
        <w:fldChar w:fldCharType="begin">
          <w:fldData xml:space="preserve">PEVuZE5vdGU+PENpdGU+PEF1dGhvcj5ab3U8L0F1dGhvcj48WWVhcj4yMDIwPC9ZZWFyPjxSZWNO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</w:fldData>
        </w:fldChar>
      </w:r>
      <w:r w:rsidR="00362834" w:rsidRPr="00CB20CA">
        <w:rPr>
          <w:rFonts w:ascii="Arial" w:hAnsi="Arial" w:cs="Arial"/>
          <w:color w:val="000000" w:themeColor="text1"/>
        </w:rPr>
        <w:instrText xml:space="preserve"> ADDIN EN.CITE </w:instrText>
      </w:r>
      <w:r w:rsidR="00362834" w:rsidRPr="00CB20CA">
        <w:rPr>
          <w:rFonts w:ascii="Arial" w:hAnsi="Arial" w:cs="Arial"/>
          <w:color w:val="000000" w:themeColor="text1"/>
        </w:rPr>
        <w:fldChar w:fldCharType="begin">
          <w:fldData xml:space="preserve">PEVuZE5vdGU+PENpdGU+PEF1dGhvcj5ab3U8L0F1dGhvcj48WWVhcj4yMDIwPC9ZZWFyPjxSZWNO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</w:fldData>
        </w:fldChar>
      </w:r>
      <w:r w:rsidR="00362834" w:rsidRPr="00CB20CA">
        <w:rPr>
          <w:rFonts w:ascii="Arial" w:hAnsi="Arial" w:cs="Arial"/>
          <w:color w:val="000000" w:themeColor="text1"/>
        </w:rPr>
        <w:instrText xml:space="preserve"> ADDIN EN.CITE.DATA </w:instrText>
      </w:r>
      <w:r w:rsidR="00362834" w:rsidRPr="00CB20CA">
        <w:rPr>
          <w:rFonts w:ascii="Arial" w:hAnsi="Arial" w:cs="Arial"/>
          <w:color w:val="000000" w:themeColor="text1"/>
        </w:rPr>
      </w:r>
      <w:r w:rsidR="00362834" w:rsidRPr="00CB20CA">
        <w:rPr>
          <w:rFonts w:ascii="Arial" w:hAnsi="Arial" w:cs="Arial"/>
          <w:color w:val="000000" w:themeColor="text1"/>
        </w:rPr>
        <w:fldChar w:fldCharType="end"/>
      </w:r>
      <w:r w:rsidR="006E6317" w:rsidRPr="00CB20CA">
        <w:rPr>
          <w:rFonts w:ascii="Arial" w:hAnsi="Arial" w:cs="Arial"/>
          <w:color w:val="000000" w:themeColor="text1"/>
        </w:rPr>
      </w:r>
      <w:r w:rsidR="006E6317" w:rsidRPr="00CB20CA">
        <w:rPr>
          <w:rFonts w:ascii="Arial" w:hAnsi="Arial" w:cs="Arial"/>
          <w:color w:val="000000" w:themeColor="text1"/>
        </w:rPr>
        <w:fldChar w:fldCharType="separate"/>
      </w:r>
      <w:r w:rsidR="006E6317" w:rsidRPr="00CB20CA">
        <w:rPr>
          <w:rFonts w:ascii="Arial" w:hAnsi="Arial" w:cs="Arial"/>
          <w:noProof/>
          <w:color w:val="000000" w:themeColor="text1"/>
        </w:rPr>
        <w:t>[</w:t>
      </w:r>
      <w:hyperlink w:anchor="_ENREF_2" w:tooltip="Wölfel, 2020 #14" w:history="1">
        <w:r w:rsidR="00362834" w:rsidRPr="00CB20CA">
          <w:rPr>
            <w:rFonts w:ascii="Arial" w:hAnsi="Arial" w:cs="Arial"/>
            <w:noProof/>
            <w:color w:val="000000" w:themeColor="text1"/>
          </w:rPr>
          <w:t>2</w:t>
        </w:r>
      </w:hyperlink>
      <w:r w:rsidR="006E6317" w:rsidRPr="00CB20CA">
        <w:rPr>
          <w:rFonts w:ascii="Arial" w:hAnsi="Arial" w:cs="Arial"/>
          <w:noProof/>
          <w:color w:val="000000" w:themeColor="text1"/>
        </w:rPr>
        <w:t xml:space="preserve">, </w:t>
      </w:r>
      <w:hyperlink w:anchor="_ENREF_4" w:tooltip="Zou, 2020 #12" w:history="1">
        <w:r w:rsidR="00362834" w:rsidRPr="00CB20CA">
          <w:rPr>
            <w:rFonts w:ascii="Arial" w:hAnsi="Arial" w:cs="Arial"/>
            <w:noProof/>
            <w:color w:val="000000" w:themeColor="text1"/>
          </w:rPr>
          <w:t>4</w:t>
        </w:r>
      </w:hyperlink>
      <w:r w:rsidR="006E6317" w:rsidRPr="00CB20CA">
        <w:rPr>
          <w:rFonts w:ascii="Arial" w:hAnsi="Arial" w:cs="Arial"/>
          <w:noProof/>
          <w:color w:val="000000" w:themeColor="text1"/>
        </w:rPr>
        <w:t>]</w:t>
      </w:r>
      <w:r w:rsidR="006E6317" w:rsidRPr="00CB20CA">
        <w:rPr>
          <w:rFonts w:ascii="Arial" w:hAnsi="Arial" w:cs="Arial"/>
          <w:color w:val="000000" w:themeColor="text1"/>
        </w:rPr>
        <w:fldChar w:fldCharType="end"/>
      </w:r>
      <w:r w:rsidRPr="00CB20CA">
        <w:rPr>
          <w:rFonts w:ascii="Arial" w:hAnsi="Arial" w:cs="Arial"/>
          <w:color w:val="000000" w:themeColor="text1"/>
        </w:rPr>
        <w:t xml:space="preserve">. Five </w:t>
      </w:r>
      <w:r w:rsidR="0036756B" w:rsidRPr="00CB20CA">
        <w:rPr>
          <w:rFonts w:ascii="Arial" w:hAnsi="Arial" w:cs="Arial"/>
          <w:color w:val="000000" w:themeColor="text1"/>
        </w:rPr>
        <w:t>patients</w:t>
      </w:r>
      <w:r w:rsidRPr="00CB20CA">
        <w:rPr>
          <w:rFonts w:ascii="Arial" w:hAnsi="Arial" w:cs="Arial"/>
          <w:color w:val="000000" w:themeColor="text1"/>
        </w:rPr>
        <w:t xml:space="preserve"> </w:t>
      </w:r>
      <w:r w:rsidR="0012694D" w:rsidRPr="00CB20CA">
        <w:rPr>
          <w:rFonts w:ascii="Arial" w:hAnsi="Arial" w:cs="Arial"/>
          <w:color w:val="000000" w:themeColor="text1"/>
        </w:rPr>
        <w:t xml:space="preserve">from Singapore </w:t>
      </w:r>
      <w:r w:rsidRPr="00CB20CA">
        <w:rPr>
          <w:rFonts w:ascii="Arial" w:hAnsi="Arial" w:cs="Arial"/>
          <w:color w:val="000000" w:themeColor="text1"/>
        </w:rPr>
        <w:t xml:space="preserve">who received lopinavir-ritonavir treatment and one </w:t>
      </w:r>
      <w:r w:rsidR="0036756B" w:rsidRPr="00CB20CA">
        <w:rPr>
          <w:rFonts w:ascii="Arial" w:hAnsi="Arial" w:cs="Arial"/>
          <w:color w:val="000000" w:themeColor="text1"/>
        </w:rPr>
        <w:t>patient</w:t>
      </w:r>
      <w:r w:rsidRPr="00CB20CA">
        <w:rPr>
          <w:rFonts w:ascii="Arial" w:hAnsi="Arial" w:cs="Arial"/>
          <w:color w:val="000000" w:themeColor="text1"/>
        </w:rPr>
        <w:t xml:space="preserve"> with less than two data points were excluded</w:t>
      </w:r>
      <w:r w:rsidR="006E6317" w:rsidRPr="00CB20CA">
        <w:rPr>
          <w:rFonts w:ascii="Arial" w:hAnsi="Arial" w:cs="Arial"/>
          <w:color w:val="000000" w:themeColor="text1"/>
        </w:rPr>
        <w:t xml:space="preserve"> </w:t>
      </w:r>
      <w:r w:rsidR="006E6317" w:rsidRPr="00CB20CA">
        <w:rPr>
          <w:rFonts w:ascii="Arial" w:hAnsi="Arial" w:cs="Arial"/>
          <w:color w:val="000000" w:themeColor="text1"/>
        </w:rPr>
        <w:fldChar w:fldCharType="begin">
          <w:fldData xml:space="preserve">PEVuZE5vdGU+PENpdGU+PEF1dGhvcj5Zb3VuZzwvQXV0aG9yPjxZZWFyPjIwMjA8L1llYXI+PFJl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=
</w:fldData>
        </w:fldChar>
      </w:r>
      <w:r w:rsidR="0099290B" w:rsidRPr="00CB20CA">
        <w:rPr>
          <w:rFonts w:ascii="Arial" w:hAnsi="Arial" w:cs="Arial"/>
          <w:color w:val="000000" w:themeColor="text1"/>
        </w:rPr>
        <w:instrText xml:space="preserve"> ADDIN EN.CITE </w:instrText>
      </w:r>
      <w:r w:rsidR="0099290B" w:rsidRPr="00CB20CA">
        <w:rPr>
          <w:rFonts w:ascii="Arial" w:hAnsi="Arial" w:cs="Arial"/>
          <w:color w:val="000000" w:themeColor="text1"/>
        </w:rPr>
        <w:fldChar w:fldCharType="begin">
          <w:fldData xml:space="preserve">PEVuZE5vdGU+PENpdGU+PEF1dGhvcj5Zb3VuZzwvQXV0aG9yPjxZZWFyPjIwMjA8L1llYXI+PFJl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=
</w:fldData>
        </w:fldChar>
      </w:r>
      <w:r w:rsidR="0099290B" w:rsidRPr="00CB20CA">
        <w:rPr>
          <w:rFonts w:ascii="Arial" w:hAnsi="Arial" w:cs="Arial"/>
          <w:color w:val="000000" w:themeColor="text1"/>
        </w:rPr>
        <w:instrText xml:space="preserve"> ADDIN EN.CITE.DATA </w:instrText>
      </w:r>
      <w:r w:rsidR="0099290B" w:rsidRPr="00CB20CA">
        <w:rPr>
          <w:rFonts w:ascii="Arial" w:hAnsi="Arial" w:cs="Arial"/>
          <w:color w:val="000000" w:themeColor="text1"/>
        </w:rPr>
      </w:r>
      <w:r w:rsidR="0099290B" w:rsidRPr="00CB20CA">
        <w:rPr>
          <w:rFonts w:ascii="Arial" w:hAnsi="Arial" w:cs="Arial"/>
          <w:color w:val="000000" w:themeColor="text1"/>
        </w:rPr>
        <w:fldChar w:fldCharType="end"/>
      </w:r>
      <w:r w:rsidR="006E6317" w:rsidRPr="00CB20CA">
        <w:rPr>
          <w:rFonts w:ascii="Arial" w:hAnsi="Arial" w:cs="Arial"/>
          <w:color w:val="000000" w:themeColor="text1"/>
        </w:rPr>
      </w:r>
      <w:r w:rsidR="006E6317" w:rsidRPr="00CB20CA">
        <w:rPr>
          <w:rFonts w:ascii="Arial" w:hAnsi="Arial" w:cs="Arial"/>
          <w:color w:val="000000" w:themeColor="text1"/>
        </w:rPr>
        <w:fldChar w:fldCharType="separate"/>
      </w:r>
      <w:r w:rsidR="0099290B" w:rsidRPr="00CB20CA">
        <w:rPr>
          <w:rFonts w:ascii="Arial" w:hAnsi="Arial" w:cs="Arial"/>
          <w:noProof/>
          <w:color w:val="000000" w:themeColor="text1"/>
        </w:rPr>
        <w:t>[</w:t>
      </w:r>
      <w:hyperlink w:anchor="_ENREF_3" w:tooltip="Young, 2020 #11" w:history="1">
        <w:r w:rsidR="00362834" w:rsidRPr="00CB20CA">
          <w:rPr>
            <w:rFonts w:ascii="Arial" w:hAnsi="Arial" w:cs="Arial"/>
            <w:noProof/>
            <w:color w:val="000000" w:themeColor="text1"/>
          </w:rPr>
          <w:t>3</w:t>
        </w:r>
      </w:hyperlink>
      <w:r w:rsidR="0099290B" w:rsidRPr="00CB20CA">
        <w:rPr>
          <w:rFonts w:ascii="Arial" w:hAnsi="Arial" w:cs="Arial"/>
          <w:noProof/>
          <w:color w:val="000000" w:themeColor="text1"/>
        </w:rPr>
        <w:t>]</w:t>
      </w:r>
      <w:r w:rsidR="006E6317" w:rsidRPr="00CB20CA">
        <w:rPr>
          <w:rFonts w:ascii="Arial" w:hAnsi="Arial" w:cs="Arial"/>
          <w:color w:val="000000" w:themeColor="text1"/>
        </w:rPr>
        <w:fldChar w:fldCharType="end"/>
      </w:r>
      <w:r w:rsidRPr="00CB20CA">
        <w:rPr>
          <w:rFonts w:ascii="Arial" w:hAnsi="Arial" w:cs="Arial"/>
          <w:color w:val="000000" w:themeColor="text1"/>
        </w:rPr>
        <w:t>.</w:t>
      </w:r>
    </w:p>
    <w:p w14:paraId="1ADDAB85" w14:textId="77777777" w:rsidR="00C04343" w:rsidRPr="00CB20CA" w:rsidRDefault="00C04343" w:rsidP="00751266">
      <w:pPr>
        <w:spacing w:line="360" w:lineRule="auto"/>
        <w:rPr>
          <w:rFonts w:ascii="Arial" w:hAnsi="Arial" w:cs="Arial"/>
          <w:color w:val="000000" w:themeColor="text1"/>
        </w:rPr>
      </w:pPr>
    </w:p>
    <w:p w14:paraId="1FC77F32" w14:textId="77777777" w:rsidR="00C04343" w:rsidRPr="00CB20CA" w:rsidRDefault="00CF6291" w:rsidP="00751266">
      <w:pPr>
        <w:spacing w:line="360" w:lineRule="auto"/>
        <w:rPr>
          <w:rFonts w:ascii="Arial" w:hAnsi="Arial" w:cs="Arial"/>
          <w:color w:val="000000" w:themeColor="text1"/>
        </w:rPr>
      </w:pPr>
      <w:r w:rsidRPr="00CB20CA">
        <w:rPr>
          <w:rFonts w:ascii="Arial" w:hAnsi="Arial" w:cs="Arial"/>
          <w:color w:val="000000" w:themeColor="text1"/>
          <w:u w:val="single"/>
        </w:rPr>
        <w:t>MERS-</w:t>
      </w:r>
      <w:proofErr w:type="spellStart"/>
      <w:r w:rsidRPr="00CB20CA">
        <w:rPr>
          <w:rFonts w:ascii="Arial" w:hAnsi="Arial" w:cs="Arial"/>
          <w:color w:val="000000" w:themeColor="text1"/>
          <w:u w:val="single"/>
        </w:rPr>
        <w:t>CoV</w:t>
      </w:r>
      <w:proofErr w:type="spellEnd"/>
      <w:r w:rsidRPr="00CB20CA">
        <w:rPr>
          <w:rFonts w:ascii="Arial" w:hAnsi="Arial" w:cs="Arial"/>
          <w:color w:val="000000" w:themeColor="text1"/>
          <w:u w:val="single"/>
        </w:rPr>
        <w:t>:</w:t>
      </w:r>
    </w:p>
    <w:p w14:paraId="61FC1FAE" w14:textId="17CA7EBF" w:rsidR="00850639" w:rsidRPr="00CB20CA" w:rsidRDefault="00BF4022" w:rsidP="00751266">
      <w:pPr>
        <w:spacing w:line="360" w:lineRule="auto"/>
        <w:ind w:firstLine="960"/>
        <w:rPr>
          <w:rFonts w:ascii="Arial" w:hAnsi="Arial" w:cs="Arial"/>
          <w:color w:val="000000" w:themeColor="text1"/>
        </w:rPr>
      </w:pPr>
      <w:r w:rsidRPr="00CB20CA">
        <w:rPr>
          <w:rFonts w:ascii="Arial" w:hAnsi="Arial" w:cs="Arial"/>
          <w:color w:val="000000" w:themeColor="text1"/>
        </w:rPr>
        <w:t xml:space="preserve">The viral load data from two previously published papers </w:t>
      </w:r>
      <w:r w:rsidR="00081BD1" w:rsidRPr="00CB20CA">
        <w:rPr>
          <w:rFonts w:ascii="Arial" w:hAnsi="Arial" w:cs="Arial"/>
          <w:color w:val="000000" w:themeColor="text1"/>
        </w:rPr>
        <w:t xml:space="preserve">from </w:t>
      </w:r>
      <w:r w:rsidRPr="00CB20CA">
        <w:rPr>
          <w:rFonts w:ascii="Arial" w:hAnsi="Arial" w:cs="Arial"/>
          <w:color w:val="000000" w:themeColor="text1"/>
        </w:rPr>
        <w:t>hospitalized MERS patients were used</w:t>
      </w:r>
      <w:r w:rsidR="006E6317" w:rsidRPr="00CB20CA">
        <w:rPr>
          <w:rFonts w:ascii="Arial" w:hAnsi="Arial" w:cs="Arial"/>
          <w:color w:val="000000" w:themeColor="text1"/>
        </w:rPr>
        <w:t xml:space="preserve"> </w:t>
      </w:r>
      <w:r w:rsidR="006E6317" w:rsidRPr="00CB20CA">
        <w:rPr>
          <w:rFonts w:ascii="Arial" w:hAnsi="Arial" w:cs="Arial"/>
          <w:color w:val="000000" w:themeColor="text1"/>
        </w:rPr>
        <w:fldChar w:fldCharType="begin">
          <w:fldData xml:space="preserve">PEVuZE5vdGU+PENpdGU+PEF1dGhvcj5PaDwvQXV0aG9yPjxZZWFyPjIwMTY8L1llYXI+PFJlY051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</w:fldData>
        </w:fldChar>
      </w:r>
      <w:r w:rsidR="0099290B" w:rsidRPr="00CB20CA">
        <w:rPr>
          <w:rFonts w:ascii="Arial" w:hAnsi="Arial" w:cs="Arial"/>
          <w:color w:val="000000" w:themeColor="text1"/>
        </w:rPr>
        <w:instrText xml:space="preserve"> ADDIN EN.CITE </w:instrText>
      </w:r>
      <w:r w:rsidR="0099290B" w:rsidRPr="00CB20CA">
        <w:rPr>
          <w:rFonts w:ascii="Arial" w:hAnsi="Arial" w:cs="Arial"/>
          <w:color w:val="000000" w:themeColor="text1"/>
        </w:rPr>
        <w:fldChar w:fldCharType="begin">
          <w:fldData xml:space="preserve">PEVuZE5vdGU+PENpdGU+PEF1dGhvcj5PaDwvQXV0aG9yPjxZZWFyPjIwMTY8L1llYXI+PFJlY051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</w:fldData>
        </w:fldChar>
      </w:r>
      <w:r w:rsidR="0099290B" w:rsidRPr="00CB20CA">
        <w:rPr>
          <w:rFonts w:ascii="Arial" w:hAnsi="Arial" w:cs="Arial"/>
          <w:color w:val="000000" w:themeColor="text1"/>
        </w:rPr>
        <w:instrText xml:space="preserve"> ADDIN EN.CITE.DATA </w:instrText>
      </w:r>
      <w:r w:rsidR="0099290B" w:rsidRPr="00CB20CA">
        <w:rPr>
          <w:rFonts w:ascii="Arial" w:hAnsi="Arial" w:cs="Arial"/>
          <w:color w:val="000000" w:themeColor="text1"/>
        </w:rPr>
      </w:r>
      <w:r w:rsidR="0099290B" w:rsidRPr="00CB20CA">
        <w:rPr>
          <w:rFonts w:ascii="Arial" w:hAnsi="Arial" w:cs="Arial"/>
          <w:color w:val="000000" w:themeColor="text1"/>
        </w:rPr>
        <w:fldChar w:fldCharType="end"/>
      </w:r>
      <w:r w:rsidR="006E6317" w:rsidRPr="00CB20CA">
        <w:rPr>
          <w:rFonts w:ascii="Arial" w:hAnsi="Arial" w:cs="Arial"/>
          <w:color w:val="000000" w:themeColor="text1"/>
        </w:rPr>
      </w:r>
      <w:r w:rsidR="006E6317" w:rsidRPr="00CB20CA">
        <w:rPr>
          <w:rFonts w:ascii="Arial" w:hAnsi="Arial" w:cs="Arial"/>
          <w:color w:val="000000" w:themeColor="text1"/>
        </w:rPr>
        <w:fldChar w:fldCharType="separate"/>
      </w:r>
      <w:r w:rsidR="0099290B" w:rsidRPr="00CB20CA">
        <w:rPr>
          <w:rFonts w:ascii="Arial" w:hAnsi="Arial" w:cs="Arial"/>
          <w:noProof/>
          <w:color w:val="000000" w:themeColor="text1"/>
        </w:rPr>
        <w:t>[</w:t>
      </w:r>
      <w:hyperlink w:anchor="_ENREF_5" w:tooltip="Oh, 2016 #20" w:history="1">
        <w:r w:rsidR="00362834" w:rsidRPr="00CB20CA">
          <w:rPr>
            <w:rFonts w:ascii="Arial" w:hAnsi="Arial" w:cs="Arial"/>
            <w:noProof/>
            <w:color w:val="000000" w:themeColor="text1"/>
          </w:rPr>
          <w:t>5</w:t>
        </w:r>
      </w:hyperlink>
      <w:r w:rsidR="0099290B" w:rsidRPr="00CB20CA">
        <w:rPr>
          <w:rFonts w:ascii="Arial" w:hAnsi="Arial" w:cs="Arial"/>
          <w:noProof/>
          <w:color w:val="000000" w:themeColor="text1"/>
        </w:rPr>
        <w:t xml:space="preserve">, </w:t>
      </w:r>
      <w:hyperlink w:anchor="_ENREF_6" w:tooltip="Al-Abdely, 2019 #21" w:history="1">
        <w:r w:rsidR="00362834" w:rsidRPr="00CB20CA">
          <w:rPr>
            <w:rFonts w:ascii="Arial" w:hAnsi="Arial" w:cs="Arial"/>
            <w:noProof/>
            <w:color w:val="000000" w:themeColor="text1"/>
          </w:rPr>
          <w:t>6</w:t>
        </w:r>
      </w:hyperlink>
      <w:r w:rsidR="0099290B" w:rsidRPr="00CB20CA">
        <w:rPr>
          <w:rFonts w:ascii="Arial" w:hAnsi="Arial" w:cs="Arial"/>
          <w:noProof/>
          <w:color w:val="000000" w:themeColor="text1"/>
        </w:rPr>
        <w:t>]</w:t>
      </w:r>
      <w:r w:rsidR="006E6317" w:rsidRPr="00CB20CA">
        <w:rPr>
          <w:rFonts w:ascii="Arial" w:hAnsi="Arial" w:cs="Arial"/>
          <w:color w:val="000000" w:themeColor="text1"/>
        </w:rPr>
        <w:fldChar w:fldCharType="end"/>
      </w:r>
      <w:r w:rsidRPr="00CB20CA">
        <w:rPr>
          <w:rFonts w:ascii="Arial" w:hAnsi="Arial" w:cs="Arial"/>
          <w:color w:val="000000" w:themeColor="text1"/>
        </w:rPr>
        <w:t xml:space="preserve">. </w:t>
      </w:r>
      <w:r w:rsidR="0005269E" w:rsidRPr="00CB20CA">
        <w:rPr>
          <w:rFonts w:ascii="Arial" w:hAnsi="Arial" w:cs="Arial"/>
          <w:color w:val="000000" w:themeColor="text1"/>
        </w:rPr>
        <w:t>We exclude</w:t>
      </w:r>
      <w:r w:rsidR="00A655C5" w:rsidRPr="00CB20CA">
        <w:rPr>
          <w:rFonts w:ascii="Arial" w:hAnsi="Arial" w:cs="Arial"/>
          <w:color w:val="000000" w:themeColor="text1"/>
        </w:rPr>
        <w:t>d</w:t>
      </w:r>
      <w:r w:rsidR="0005269E" w:rsidRPr="00CB20CA">
        <w:rPr>
          <w:rFonts w:ascii="Arial" w:hAnsi="Arial" w:cs="Arial"/>
          <w:color w:val="000000" w:themeColor="text1"/>
        </w:rPr>
        <w:t xml:space="preserve"> </w:t>
      </w:r>
      <w:r w:rsidR="00D1497F" w:rsidRPr="00CB20CA">
        <w:rPr>
          <w:rFonts w:ascii="Arial" w:hAnsi="Arial" w:cs="Arial"/>
          <w:color w:val="000000" w:themeColor="text1"/>
        </w:rPr>
        <w:t>P</w:t>
      </w:r>
      <w:r w:rsidR="0036756B" w:rsidRPr="00CB20CA">
        <w:rPr>
          <w:rFonts w:ascii="Arial" w:hAnsi="Arial" w:cs="Arial"/>
          <w:color w:val="000000" w:themeColor="text1"/>
        </w:rPr>
        <w:t>atients</w:t>
      </w:r>
      <w:r w:rsidR="00A655C5" w:rsidRPr="00CB20CA">
        <w:rPr>
          <w:rFonts w:ascii="Arial" w:hAnsi="Arial" w:cs="Arial"/>
          <w:color w:val="000000" w:themeColor="text1"/>
        </w:rPr>
        <w:t xml:space="preserve"> </w:t>
      </w:r>
      <w:r w:rsidR="0005269E" w:rsidRPr="00CB20CA">
        <w:rPr>
          <w:rFonts w:ascii="Arial" w:hAnsi="Arial" w:cs="Arial"/>
          <w:color w:val="000000" w:themeColor="text1"/>
        </w:rPr>
        <w:t xml:space="preserve">9 and 8 </w:t>
      </w:r>
      <w:r w:rsidR="00A655C5" w:rsidRPr="00CB20CA">
        <w:rPr>
          <w:rFonts w:ascii="Arial" w:hAnsi="Arial" w:cs="Arial"/>
          <w:color w:val="000000" w:themeColor="text1"/>
        </w:rPr>
        <w:t xml:space="preserve">from Korea and Saudi Arabia as they had </w:t>
      </w:r>
      <w:r w:rsidR="0005269E" w:rsidRPr="00CB20CA">
        <w:rPr>
          <w:rFonts w:ascii="Arial" w:hAnsi="Arial" w:cs="Arial"/>
          <w:color w:val="000000" w:themeColor="text1"/>
        </w:rPr>
        <w:t>less than two data points</w:t>
      </w:r>
      <w:r w:rsidR="00B54A8F" w:rsidRPr="00CB20CA">
        <w:rPr>
          <w:rFonts w:ascii="Arial" w:hAnsi="Arial" w:cs="Arial"/>
          <w:color w:val="000000" w:themeColor="text1"/>
        </w:rPr>
        <w:t>.</w:t>
      </w:r>
      <w:r w:rsidR="0005269E" w:rsidRPr="00CB20CA">
        <w:rPr>
          <w:rFonts w:ascii="Arial" w:hAnsi="Arial" w:cs="Arial"/>
          <w:color w:val="000000" w:themeColor="text1"/>
        </w:rPr>
        <w:t xml:space="preserve"> </w:t>
      </w:r>
    </w:p>
    <w:p w14:paraId="2D458A8E" w14:textId="77777777" w:rsidR="00C04343" w:rsidRPr="00CB20CA" w:rsidRDefault="00C04343" w:rsidP="00751266">
      <w:pPr>
        <w:spacing w:line="360" w:lineRule="auto"/>
        <w:ind w:firstLine="960"/>
        <w:rPr>
          <w:rFonts w:ascii="Arial" w:hAnsi="Arial" w:cs="Arial"/>
          <w:color w:val="000000" w:themeColor="text1"/>
        </w:rPr>
      </w:pPr>
    </w:p>
    <w:p w14:paraId="710C87E2" w14:textId="77777777" w:rsidR="00C04343" w:rsidRPr="00CB20CA" w:rsidRDefault="00CF6291" w:rsidP="00751266">
      <w:pPr>
        <w:spacing w:line="360" w:lineRule="auto"/>
        <w:rPr>
          <w:rFonts w:ascii="Arial" w:hAnsi="Arial" w:cs="Arial"/>
          <w:color w:val="000000" w:themeColor="text1"/>
        </w:rPr>
      </w:pPr>
      <w:r w:rsidRPr="00CB20CA">
        <w:rPr>
          <w:rFonts w:ascii="Arial" w:hAnsi="Arial" w:cs="Arial"/>
          <w:color w:val="000000" w:themeColor="text1"/>
          <w:u w:val="single"/>
        </w:rPr>
        <w:t>SARS-</w:t>
      </w:r>
      <w:proofErr w:type="spellStart"/>
      <w:r w:rsidRPr="00CB20CA">
        <w:rPr>
          <w:rFonts w:ascii="Arial" w:hAnsi="Arial" w:cs="Arial"/>
          <w:color w:val="000000" w:themeColor="text1"/>
          <w:u w:val="single"/>
        </w:rPr>
        <w:t>CoV</w:t>
      </w:r>
      <w:proofErr w:type="spellEnd"/>
      <w:r w:rsidRPr="00CB20CA">
        <w:rPr>
          <w:rFonts w:ascii="Arial" w:hAnsi="Arial" w:cs="Arial"/>
          <w:color w:val="000000" w:themeColor="text1"/>
          <w:u w:val="single"/>
        </w:rPr>
        <w:t>:</w:t>
      </w:r>
    </w:p>
    <w:p w14:paraId="51CAD4EC" w14:textId="16E99E81" w:rsidR="00A967D7" w:rsidRPr="00CB20CA" w:rsidRDefault="003D4469" w:rsidP="00751266">
      <w:pPr>
        <w:spacing w:line="360" w:lineRule="auto"/>
        <w:ind w:firstLine="960"/>
        <w:rPr>
          <w:rFonts w:ascii="Arial" w:hAnsi="Arial" w:cs="Arial"/>
          <w:color w:val="000000" w:themeColor="text1"/>
        </w:rPr>
      </w:pPr>
      <w:r w:rsidRPr="00CB20CA">
        <w:rPr>
          <w:rFonts w:ascii="Arial" w:hAnsi="Arial" w:cs="Arial"/>
          <w:color w:val="000000" w:themeColor="text1"/>
        </w:rPr>
        <w:t xml:space="preserve">The viral load data from </w:t>
      </w:r>
      <w:r w:rsidR="0012694D" w:rsidRPr="00CB20CA">
        <w:rPr>
          <w:rFonts w:ascii="Arial" w:hAnsi="Arial" w:cs="Arial"/>
          <w:color w:val="000000" w:themeColor="text1"/>
        </w:rPr>
        <w:t>hospitalized SARS-</w:t>
      </w:r>
      <w:proofErr w:type="spellStart"/>
      <w:r w:rsidR="0012694D" w:rsidRPr="00CB20CA">
        <w:rPr>
          <w:rFonts w:ascii="Arial" w:hAnsi="Arial" w:cs="Arial"/>
          <w:color w:val="000000" w:themeColor="text1"/>
        </w:rPr>
        <w:t>CoV</w:t>
      </w:r>
      <w:proofErr w:type="spellEnd"/>
      <w:r w:rsidR="0012694D" w:rsidRPr="00CB20CA">
        <w:rPr>
          <w:rFonts w:ascii="Arial" w:hAnsi="Arial" w:cs="Arial"/>
          <w:color w:val="000000" w:themeColor="text1"/>
        </w:rPr>
        <w:t xml:space="preserve"> patients in </w:t>
      </w:r>
      <w:r w:rsidRPr="00CB20CA">
        <w:rPr>
          <w:rFonts w:ascii="Arial" w:hAnsi="Arial" w:cs="Arial"/>
          <w:color w:val="000000" w:themeColor="text1"/>
        </w:rPr>
        <w:t>one previously published paper were used</w:t>
      </w:r>
      <w:r w:rsidR="006E6317" w:rsidRPr="00CB20CA">
        <w:rPr>
          <w:rFonts w:ascii="Arial" w:hAnsi="Arial" w:cs="Arial"/>
          <w:color w:val="000000" w:themeColor="text1"/>
        </w:rPr>
        <w:t xml:space="preserve"> </w:t>
      </w:r>
      <w:r w:rsidR="006E6317" w:rsidRPr="00CB20CA">
        <w:rPr>
          <w:rFonts w:ascii="Arial" w:hAnsi="Arial" w:cs="Arial"/>
          <w:color w:val="000000" w:themeColor="text1"/>
        </w:rPr>
        <w:fldChar w:fldCharType="begin">
          <w:fldData xml:space="preserve">PEVuZE5vdGU+PENpdGU+PEF1dGhvcj5QZWlyaXM8L0F1dGhvcj48WWVhcj4yMDAzPC9ZZWFyPjxS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</w:fldData>
        </w:fldChar>
      </w:r>
      <w:r w:rsidR="0099290B" w:rsidRPr="00CB20CA">
        <w:rPr>
          <w:rFonts w:ascii="Arial" w:hAnsi="Arial" w:cs="Arial"/>
          <w:color w:val="000000" w:themeColor="text1"/>
        </w:rPr>
        <w:instrText xml:space="preserve"> ADDIN EN.CITE </w:instrText>
      </w:r>
      <w:r w:rsidR="0099290B" w:rsidRPr="00CB20CA">
        <w:rPr>
          <w:rFonts w:ascii="Arial" w:hAnsi="Arial" w:cs="Arial"/>
          <w:color w:val="000000" w:themeColor="text1"/>
        </w:rPr>
        <w:fldChar w:fldCharType="begin">
          <w:fldData xml:space="preserve">PEVuZE5vdGU+PENpdGU+PEF1dGhvcj5QZWlyaXM8L0F1dGhvcj48WWVhcj4yMDAzPC9ZZWFyPjxS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</w:fldData>
        </w:fldChar>
      </w:r>
      <w:r w:rsidR="0099290B" w:rsidRPr="00CB20CA">
        <w:rPr>
          <w:rFonts w:ascii="Arial" w:hAnsi="Arial" w:cs="Arial"/>
          <w:color w:val="000000" w:themeColor="text1"/>
        </w:rPr>
        <w:instrText xml:space="preserve"> ADDIN EN.CITE.DATA </w:instrText>
      </w:r>
      <w:r w:rsidR="0099290B" w:rsidRPr="00CB20CA">
        <w:rPr>
          <w:rFonts w:ascii="Arial" w:hAnsi="Arial" w:cs="Arial"/>
          <w:color w:val="000000" w:themeColor="text1"/>
        </w:rPr>
      </w:r>
      <w:r w:rsidR="0099290B" w:rsidRPr="00CB20CA">
        <w:rPr>
          <w:rFonts w:ascii="Arial" w:hAnsi="Arial" w:cs="Arial"/>
          <w:color w:val="000000" w:themeColor="text1"/>
        </w:rPr>
        <w:fldChar w:fldCharType="end"/>
      </w:r>
      <w:r w:rsidR="006E6317" w:rsidRPr="00CB20CA">
        <w:rPr>
          <w:rFonts w:ascii="Arial" w:hAnsi="Arial" w:cs="Arial"/>
          <w:color w:val="000000" w:themeColor="text1"/>
        </w:rPr>
      </w:r>
      <w:r w:rsidR="006E6317" w:rsidRPr="00CB20CA">
        <w:rPr>
          <w:rFonts w:ascii="Arial" w:hAnsi="Arial" w:cs="Arial"/>
          <w:color w:val="000000" w:themeColor="text1"/>
        </w:rPr>
        <w:fldChar w:fldCharType="separate"/>
      </w:r>
      <w:r w:rsidR="0099290B" w:rsidRPr="00CB20CA">
        <w:rPr>
          <w:rFonts w:ascii="Arial" w:hAnsi="Arial" w:cs="Arial"/>
          <w:noProof/>
          <w:color w:val="000000" w:themeColor="text1"/>
        </w:rPr>
        <w:t>[</w:t>
      </w:r>
      <w:hyperlink w:anchor="_ENREF_7" w:tooltip="Peiris, 2003 #22" w:history="1">
        <w:r w:rsidR="00362834" w:rsidRPr="00CB20CA">
          <w:rPr>
            <w:rFonts w:ascii="Arial" w:hAnsi="Arial" w:cs="Arial"/>
            <w:noProof/>
            <w:color w:val="000000" w:themeColor="text1"/>
          </w:rPr>
          <w:t>7</w:t>
        </w:r>
      </w:hyperlink>
      <w:r w:rsidR="0099290B" w:rsidRPr="00CB20CA">
        <w:rPr>
          <w:rFonts w:ascii="Arial" w:hAnsi="Arial" w:cs="Arial"/>
          <w:noProof/>
          <w:color w:val="000000" w:themeColor="text1"/>
        </w:rPr>
        <w:t>]</w:t>
      </w:r>
      <w:r w:rsidR="006E6317" w:rsidRPr="00CB20CA">
        <w:rPr>
          <w:rFonts w:ascii="Arial" w:hAnsi="Arial" w:cs="Arial"/>
          <w:color w:val="000000" w:themeColor="text1"/>
        </w:rPr>
        <w:fldChar w:fldCharType="end"/>
      </w:r>
      <w:r w:rsidRPr="00CB20CA">
        <w:rPr>
          <w:rFonts w:ascii="Arial" w:hAnsi="Arial" w:cs="Arial"/>
          <w:color w:val="000000" w:themeColor="text1"/>
        </w:rPr>
        <w:t xml:space="preserve">. </w:t>
      </w:r>
    </w:p>
    <w:p w14:paraId="0E1CB954" w14:textId="5535352A" w:rsidR="00312AF0" w:rsidRPr="00CB20CA" w:rsidRDefault="00312AF0" w:rsidP="00B76495">
      <w:pPr>
        <w:widowControl/>
        <w:jc w:val="left"/>
        <w:rPr>
          <w:rFonts w:ascii="Arial" w:hAnsi="Arial" w:cs="Arial"/>
          <w:color w:val="000000" w:themeColor="text1"/>
        </w:rPr>
        <w:sectPr w:rsidR="00312AF0" w:rsidRPr="00CB20CA" w:rsidSect="00B76495">
          <w:footerReference w:type="even" r:id="rId7"/>
          <w:footerReference w:type="default" r:id="rId8"/>
          <w:pgSz w:w="12240" w:h="15840" w:code="1"/>
          <w:pgMar w:top="720" w:right="720" w:bottom="720" w:left="720" w:header="720" w:footer="720" w:gutter="0"/>
          <w:cols w:space="720"/>
          <w:noEndnote/>
          <w:docGrid w:linePitch="326"/>
        </w:sectPr>
      </w:pPr>
    </w:p>
    <w:p w14:paraId="0C1D50D3" w14:textId="724B6B33" w:rsidR="00251B07" w:rsidRPr="00CB20CA" w:rsidRDefault="006D6C06" w:rsidP="00751266">
      <w:pPr>
        <w:widowControl/>
        <w:jc w:val="left"/>
        <w:rPr>
          <w:rFonts w:asciiTheme="majorHAnsi" w:eastAsia="HiraKakuProN-W3" w:hAnsiTheme="majorHAnsi" w:cstheme="majorHAnsi"/>
          <w:color w:val="000000" w:themeColor="text1"/>
          <w:kern w:val="0"/>
        </w:rPr>
      </w:pPr>
      <w:r w:rsidRPr="00CB20CA">
        <w:rPr>
          <w:rFonts w:asciiTheme="majorHAnsi" w:hAnsiTheme="majorHAnsi" w:cstheme="majorHAnsi"/>
          <w:b/>
          <w:color w:val="000000" w:themeColor="text1"/>
        </w:rPr>
        <w:lastRenderedPageBreak/>
        <w:t>References</w:t>
      </w:r>
    </w:p>
    <w:p w14:paraId="29379967" w14:textId="77777777" w:rsidR="00362834" w:rsidRPr="00CB20CA" w:rsidRDefault="00251B07" w:rsidP="00362834">
      <w:pPr>
        <w:pStyle w:val="EndNoteBibliography"/>
        <w:rPr>
          <w:noProof/>
          <w:color w:val="000000" w:themeColor="text1"/>
        </w:rPr>
      </w:pPr>
      <w:r w:rsidRPr="00CB20CA">
        <w:rPr>
          <w:rFonts w:asciiTheme="majorHAnsi" w:eastAsia="HiraKakuProN-W3" w:hAnsiTheme="majorHAnsi" w:cstheme="majorHAnsi"/>
          <w:color w:val="000000" w:themeColor="text1"/>
          <w:kern w:val="0"/>
        </w:rPr>
        <w:fldChar w:fldCharType="begin"/>
      </w:r>
      <w:r w:rsidRPr="00CB20CA">
        <w:rPr>
          <w:rFonts w:asciiTheme="majorHAnsi" w:eastAsia="HiraKakuProN-W3" w:hAnsiTheme="majorHAnsi" w:cstheme="majorHAnsi"/>
          <w:color w:val="000000" w:themeColor="text1"/>
          <w:kern w:val="0"/>
        </w:rPr>
        <w:instrText xml:space="preserve"> ADDIN EN.REFLIST </w:instrText>
      </w:r>
      <w:r w:rsidRPr="00CB20CA">
        <w:rPr>
          <w:rFonts w:asciiTheme="majorHAnsi" w:eastAsia="HiraKakuProN-W3" w:hAnsiTheme="majorHAnsi" w:cstheme="majorHAnsi"/>
          <w:color w:val="000000" w:themeColor="text1"/>
          <w:kern w:val="0"/>
        </w:rPr>
        <w:fldChar w:fldCharType="separate"/>
      </w:r>
      <w:bookmarkStart w:id="1" w:name="_ENREF_1"/>
      <w:r w:rsidR="00362834" w:rsidRPr="00CB20CA">
        <w:rPr>
          <w:noProof/>
          <w:color w:val="000000" w:themeColor="text1"/>
        </w:rPr>
        <w:t>1.</w:t>
      </w:r>
      <w:r w:rsidR="00362834" w:rsidRPr="00CB20CA">
        <w:rPr>
          <w:noProof/>
          <w:color w:val="000000" w:themeColor="text1"/>
        </w:rPr>
        <w:tab/>
        <w:t>Kim ES, Chin BS, Kang CK, Kim NJ, Kang YM, Choi JP, et al. Clinical Course and Outcomes of Patients with Severe Acute Respiratory Syndrome Coronavirus 2 Infection: a Preliminary Report of the First 28 Patients from the Korean Cohort Study on COVID-19. J Korean Med Sci. 2020;35(13):e142. Epub 2020/04/04. doi: 10.3346/jkms.2020.35.e142. PubMed PMID: 32242348; PubMed Central PMCID: PMCPMC7131901.</w:t>
      </w:r>
      <w:bookmarkEnd w:id="1"/>
    </w:p>
    <w:p w14:paraId="6830BBFA" w14:textId="77777777" w:rsidR="00362834" w:rsidRPr="00CB20CA" w:rsidRDefault="00362834" w:rsidP="00362834">
      <w:pPr>
        <w:pStyle w:val="EndNoteBibliography"/>
        <w:rPr>
          <w:noProof/>
          <w:color w:val="000000" w:themeColor="text1"/>
        </w:rPr>
      </w:pPr>
      <w:bookmarkStart w:id="2" w:name="_ENREF_2"/>
      <w:r w:rsidRPr="00CB20CA">
        <w:rPr>
          <w:noProof/>
          <w:color w:val="000000" w:themeColor="text1"/>
        </w:rPr>
        <w:t>2.</w:t>
      </w:r>
      <w:r w:rsidRPr="00CB20CA">
        <w:rPr>
          <w:noProof/>
          <w:color w:val="000000" w:themeColor="text1"/>
        </w:rPr>
        <w:tab/>
        <w:t>Wölfel R, Corman VM, Guggemos W, Seilmaier M, Zange S, Müller MA, et al. Virological assessment of hospitalized patients with COVID-2019. Nature. 2020;581(7809):465-9. Epub 2020/04/03. doi: 10.1038/s41586-020-2196-x. PubMed PMID: 32235945.</w:t>
      </w:r>
      <w:bookmarkEnd w:id="2"/>
    </w:p>
    <w:p w14:paraId="0B886806" w14:textId="77777777" w:rsidR="00362834" w:rsidRPr="00CB20CA" w:rsidRDefault="00362834" w:rsidP="00362834">
      <w:pPr>
        <w:pStyle w:val="EndNoteBibliography"/>
        <w:rPr>
          <w:noProof/>
          <w:color w:val="000000" w:themeColor="text1"/>
        </w:rPr>
      </w:pPr>
      <w:bookmarkStart w:id="3" w:name="_ENREF_3"/>
      <w:r w:rsidRPr="00CB20CA">
        <w:rPr>
          <w:noProof/>
          <w:color w:val="000000" w:themeColor="text1"/>
        </w:rPr>
        <w:t>3.</w:t>
      </w:r>
      <w:r w:rsidRPr="00CB20CA">
        <w:rPr>
          <w:noProof/>
          <w:color w:val="000000" w:themeColor="text1"/>
        </w:rPr>
        <w:tab/>
        <w:t>Young BE, Ong SWX, Kalimuddin S, Low JG, Tan SY, Loh J, et al. Epidemiologic Features and Clinical Course of Patients Infected With SARS-CoV-2 in Singapore. Jama. 2020;323(15):1488-94. Epub 2020/03/04. doi: 10.1001/jama.2020.3204. PubMed PMID: 32125362; PubMed Central PMCID: PMCPMC7054855 Sanofi and Roche. Dr Wang reported receiving grants from the Ministry of Health, Singapore. No other disclosures were reported.</w:t>
      </w:r>
      <w:bookmarkEnd w:id="3"/>
    </w:p>
    <w:p w14:paraId="4204ACCA" w14:textId="77777777" w:rsidR="00362834" w:rsidRPr="00CB20CA" w:rsidRDefault="00362834" w:rsidP="00362834">
      <w:pPr>
        <w:pStyle w:val="EndNoteBibliography"/>
        <w:rPr>
          <w:noProof/>
          <w:color w:val="000000" w:themeColor="text1"/>
        </w:rPr>
      </w:pPr>
      <w:bookmarkStart w:id="4" w:name="_ENREF_4"/>
      <w:r w:rsidRPr="00CB20CA">
        <w:rPr>
          <w:noProof/>
          <w:color w:val="000000" w:themeColor="text1"/>
        </w:rPr>
        <w:t>4.</w:t>
      </w:r>
      <w:r w:rsidRPr="00CB20CA">
        <w:rPr>
          <w:noProof/>
          <w:color w:val="000000" w:themeColor="text1"/>
        </w:rPr>
        <w:tab/>
        <w:t>Zou L, Ruan F, Huang M, Liang L, Huang H, Hong Z, et al. SARS-CoV-2 Viral Load in Upper Respiratory Specimens of Infected Patients. N Engl J Med. 2020;382(12):1177-9. Epub 2020/02/20. doi: 10.1056/NEJMc2001737. PubMed PMID: 32074444; PubMed Central PMCID: PMCPMC7121626.</w:t>
      </w:r>
      <w:bookmarkEnd w:id="4"/>
    </w:p>
    <w:p w14:paraId="477EEB93" w14:textId="77777777" w:rsidR="00362834" w:rsidRPr="00CB20CA" w:rsidRDefault="00362834" w:rsidP="00362834">
      <w:pPr>
        <w:pStyle w:val="EndNoteBibliography"/>
        <w:rPr>
          <w:noProof/>
          <w:color w:val="000000" w:themeColor="text1"/>
        </w:rPr>
      </w:pPr>
      <w:bookmarkStart w:id="5" w:name="_ENREF_5"/>
      <w:r w:rsidRPr="00CB20CA">
        <w:rPr>
          <w:noProof/>
          <w:color w:val="000000" w:themeColor="text1"/>
        </w:rPr>
        <w:t>5.</w:t>
      </w:r>
      <w:r w:rsidRPr="00CB20CA">
        <w:rPr>
          <w:noProof/>
          <w:color w:val="000000" w:themeColor="text1"/>
        </w:rPr>
        <w:tab/>
        <w:t>Oh MD, Park WB, Choe PG, Choi SJ, Kim JI, Chae J, et al. Viral Load Kinetics of MERS Coronavirus Infection. N Engl J Med. 2016;375(13):1303-5. Epub 2016/09/30. doi: 10.1056/NEJMc1511695. PubMed PMID: 27682053.</w:t>
      </w:r>
      <w:bookmarkEnd w:id="5"/>
    </w:p>
    <w:p w14:paraId="683A1C31" w14:textId="77777777" w:rsidR="00362834" w:rsidRPr="00CB20CA" w:rsidRDefault="00362834" w:rsidP="00362834">
      <w:pPr>
        <w:pStyle w:val="EndNoteBibliography"/>
        <w:rPr>
          <w:noProof/>
          <w:color w:val="000000" w:themeColor="text1"/>
        </w:rPr>
      </w:pPr>
      <w:bookmarkStart w:id="6" w:name="_ENREF_6"/>
      <w:r w:rsidRPr="00CB20CA">
        <w:rPr>
          <w:noProof/>
          <w:color w:val="000000" w:themeColor="text1"/>
        </w:rPr>
        <w:t>6.</w:t>
      </w:r>
      <w:r w:rsidRPr="00CB20CA">
        <w:rPr>
          <w:noProof/>
          <w:color w:val="000000" w:themeColor="text1"/>
        </w:rPr>
        <w:tab/>
        <w:t>Al-Abdely HM, Midgley CM, Alkhamis AM, Abedi GR, Lu X, Binder AM, et al. Middle East Respiratory Syndrome Coronavirus Infection Dynamics and Antibody Responses among Clinically Diverse Patients, Saudi Arabia. Emerg Infect Dis. 2019;25(4):753-66. Epub 2019/03/19. doi: 10.3201/eid2504.181595. PubMed PMID: 30882305; PubMed Central PMCID: PMCPMC6433025.</w:t>
      </w:r>
      <w:bookmarkEnd w:id="6"/>
    </w:p>
    <w:p w14:paraId="4EA70BC4" w14:textId="77777777" w:rsidR="00362834" w:rsidRPr="00CB20CA" w:rsidRDefault="00362834" w:rsidP="00362834">
      <w:pPr>
        <w:pStyle w:val="EndNoteBibliography"/>
        <w:rPr>
          <w:noProof/>
          <w:color w:val="000000" w:themeColor="text1"/>
        </w:rPr>
      </w:pPr>
      <w:bookmarkStart w:id="7" w:name="_ENREF_7"/>
      <w:r w:rsidRPr="00CB20CA">
        <w:rPr>
          <w:noProof/>
          <w:color w:val="000000" w:themeColor="text1"/>
        </w:rPr>
        <w:t>7.</w:t>
      </w:r>
      <w:r w:rsidRPr="00CB20CA">
        <w:rPr>
          <w:noProof/>
          <w:color w:val="000000" w:themeColor="text1"/>
        </w:rPr>
        <w:tab/>
        <w:t>Peiris JS, Chu CM, Cheng VC, Chan KS, Hung IF, Poon LL, et al. Clinical progression and viral load in a community outbreak of coronavirus-associated SARS pneumonia: a prospective study. Lancet. 2003;361(9371):1767-72. Epub 2003/06/05. doi: 10.1016/s0140-6736(03)13412-5. PubMed PMID: 12781535; PubMed Central PMCID: PMCPMC7112410.</w:t>
      </w:r>
      <w:bookmarkEnd w:id="7"/>
    </w:p>
    <w:p w14:paraId="47E5EEBE" w14:textId="16121472" w:rsidR="006D6C06" w:rsidRPr="00CB20CA" w:rsidRDefault="00251B07" w:rsidP="005E70A9">
      <w:pPr>
        <w:spacing w:line="360" w:lineRule="auto"/>
        <w:rPr>
          <w:rFonts w:asciiTheme="majorHAnsi" w:eastAsia="HiraKakuProN-W3" w:hAnsiTheme="majorHAnsi" w:cstheme="majorHAnsi"/>
          <w:color w:val="000000" w:themeColor="text1"/>
          <w:kern w:val="0"/>
        </w:rPr>
      </w:pPr>
      <w:r w:rsidRPr="00CB20CA">
        <w:rPr>
          <w:rFonts w:asciiTheme="majorHAnsi" w:eastAsia="HiraKakuProN-W3" w:hAnsiTheme="majorHAnsi" w:cstheme="majorHAnsi"/>
          <w:color w:val="000000" w:themeColor="text1"/>
          <w:kern w:val="0"/>
        </w:rPr>
        <w:fldChar w:fldCharType="end"/>
      </w:r>
    </w:p>
    <w:sectPr w:rsidR="006D6C06" w:rsidRPr="00CB20CA" w:rsidSect="00751266">
      <w:pgSz w:w="12240" w:h="15840" w:code="1"/>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A25B0" w14:textId="77777777" w:rsidR="00350336" w:rsidRDefault="00350336" w:rsidP="00B17417">
      <w:r>
        <w:separator/>
      </w:r>
    </w:p>
  </w:endnote>
  <w:endnote w:type="continuationSeparator" w:id="0">
    <w:p w14:paraId="2B9E0AC0" w14:textId="77777777" w:rsidR="00350336" w:rsidRDefault="00350336" w:rsidP="00B174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iraKakuProN-W3">
    <w:altName w:val="MS Mincho"/>
    <w:panose1 w:val="020B0300000000000000"/>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F91C4" w14:textId="77777777" w:rsidR="005E76EF" w:rsidRDefault="005E76EF" w:rsidP="001E21BD">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1527DEB2" w14:textId="77777777" w:rsidR="005E76EF" w:rsidRDefault="005E76E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2046C" w14:textId="77777777" w:rsidR="005E76EF" w:rsidRPr="00B17417" w:rsidRDefault="005E76EF" w:rsidP="001E21BD">
    <w:pPr>
      <w:pStyle w:val="a5"/>
      <w:framePr w:wrap="around" w:vAnchor="text" w:hAnchor="margin" w:xAlign="center" w:y="1"/>
      <w:rPr>
        <w:rStyle w:val="a6"/>
        <w:rFonts w:ascii="Arial" w:hAnsi="Arial" w:cs="Arial"/>
      </w:rPr>
    </w:pPr>
    <w:r w:rsidRPr="00B17417">
      <w:rPr>
        <w:rStyle w:val="a6"/>
        <w:rFonts w:ascii="Arial" w:hAnsi="Arial" w:cs="Arial"/>
      </w:rPr>
      <w:fldChar w:fldCharType="begin"/>
    </w:r>
    <w:r w:rsidRPr="00B17417">
      <w:rPr>
        <w:rStyle w:val="a6"/>
        <w:rFonts w:ascii="Arial" w:hAnsi="Arial" w:cs="Arial"/>
      </w:rPr>
      <w:instrText xml:space="preserve">PAGE  </w:instrText>
    </w:r>
    <w:r w:rsidRPr="00B17417">
      <w:rPr>
        <w:rStyle w:val="a6"/>
        <w:rFonts w:ascii="Arial" w:hAnsi="Arial" w:cs="Arial"/>
      </w:rPr>
      <w:fldChar w:fldCharType="separate"/>
    </w:r>
    <w:r>
      <w:rPr>
        <w:rStyle w:val="a6"/>
        <w:rFonts w:ascii="Arial" w:hAnsi="Arial" w:cs="Arial"/>
        <w:noProof/>
      </w:rPr>
      <w:t>3</w:t>
    </w:r>
    <w:r w:rsidRPr="00B17417">
      <w:rPr>
        <w:rStyle w:val="a6"/>
        <w:rFonts w:ascii="Arial" w:hAnsi="Arial" w:cs="Arial"/>
      </w:rPr>
      <w:fldChar w:fldCharType="end"/>
    </w:r>
  </w:p>
  <w:p w14:paraId="62905BCE" w14:textId="77777777" w:rsidR="005E76EF" w:rsidRDefault="005E76E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A3A4E" w14:textId="77777777" w:rsidR="00350336" w:rsidRDefault="00350336" w:rsidP="00B17417">
      <w:r>
        <w:separator/>
      </w:r>
    </w:p>
  </w:footnote>
  <w:footnote w:type="continuationSeparator" w:id="0">
    <w:p w14:paraId="1A182ED0" w14:textId="77777777" w:rsidR="00350336" w:rsidRDefault="00350336" w:rsidP="00B174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embedSystemFonts/>
  <w:bordersDoNotSurroundHeader/>
  <w:bordersDoNotSurroundFooter/>
  <w:proofState w:spelling="clean"/>
  <w:defaultTabStop w:val="960"/>
  <w:drawingGridHorizontalSpacing w:val="120"/>
  <w:drawingGridVerticalSpacing w:val="163"/>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zssx5sdtf9vge0e5exeee6vefsezpfwav9&quot;&gt;PLOS B&lt;record-ids&gt;&lt;item&gt;11&lt;/item&gt;&lt;item&gt;12&lt;/item&gt;&lt;item&gt;13&lt;/item&gt;&lt;item&gt;14&lt;/item&gt;&lt;item&gt;20&lt;/item&gt;&lt;item&gt;21&lt;/item&gt;&lt;item&gt;22&lt;/item&gt;&lt;/record-ids&gt;&lt;/item&gt;&lt;/Libraries&gt;"/>
  </w:docVars>
  <w:rsids>
    <w:rsidRoot w:val="00FF7304"/>
    <w:rsid w:val="0000088A"/>
    <w:rsid w:val="0000091A"/>
    <w:rsid w:val="00000A9E"/>
    <w:rsid w:val="0000169F"/>
    <w:rsid w:val="00002783"/>
    <w:rsid w:val="00002A23"/>
    <w:rsid w:val="00003E3D"/>
    <w:rsid w:val="00005A62"/>
    <w:rsid w:val="00006CC9"/>
    <w:rsid w:val="00006CEF"/>
    <w:rsid w:val="00006E59"/>
    <w:rsid w:val="00007174"/>
    <w:rsid w:val="00007479"/>
    <w:rsid w:val="000076CF"/>
    <w:rsid w:val="00007757"/>
    <w:rsid w:val="0001034C"/>
    <w:rsid w:val="00012861"/>
    <w:rsid w:val="000129C4"/>
    <w:rsid w:val="00013EDF"/>
    <w:rsid w:val="0001654D"/>
    <w:rsid w:val="00016B47"/>
    <w:rsid w:val="00020FFE"/>
    <w:rsid w:val="0002116F"/>
    <w:rsid w:val="0002177A"/>
    <w:rsid w:val="000224F5"/>
    <w:rsid w:val="00023779"/>
    <w:rsid w:val="00023A85"/>
    <w:rsid w:val="00023B63"/>
    <w:rsid w:val="00023D4E"/>
    <w:rsid w:val="00024AFF"/>
    <w:rsid w:val="00025630"/>
    <w:rsid w:val="000264FD"/>
    <w:rsid w:val="00027104"/>
    <w:rsid w:val="00027410"/>
    <w:rsid w:val="00030B51"/>
    <w:rsid w:val="00031957"/>
    <w:rsid w:val="00031AAC"/>
    <w:rsid w:val="000327AB"/>
    <w:rsid w:val="000327C7"/>
    <w:rsid w:val="00032A2A"/>
    <w:rsid w:val="00033E35"/>
    <w:rsid w:val="00034FB8"/>
    <w:rsid w:val="00035628"/>
    <w:rsid w:val="00035785"/>
    <w:rsid w:val="00035F65"/>
    <w:rsid w:val="00036F27"/>
    <w:rsid w:val="0003774D"/>
    <w:rsid w:val="0004005F"/>
    <w:rsid w:val="00040793"/>
    <w:rsid w:val="00040B21"/>
    <w:rsid w:val="000411ED"/>
    <w:rsid w:val="00041246"/>
    <w:rsid w:val="000414BA"/>
    <w:rsid w:val="000424BD"/>
    <w:rsid w:val="00043FED"/>
    <w:rsid w:val="00044000"/>
    <w:rsid w:val="0004613C"/>
    <w:rsid w:val="00047DB2"/>
    <w:rsid w:val="000507BD"/>
    <w:rsid w:val="00050FE1"/>
    <w:rsid w:val="00051F54"/>
    <w:rsid w:val="00052018"/>
    <w:rsid w:val="0005269E"/>
    <w:rsid w:val="00052BBD"/>
    <w:rsid w:val="00053CEB"/>
    <w:rsid w:val="000544B3"/>
    <w:rsid w:val="00056E3F"/>
    <w:rsid w:val="000575CC"/>
    <w:rsid w:val="0005792D"/>
    <w:rsid w:val="00057D25"/>
    <w:rsid w:val="00060F7F"/>
    <w:rsid w:val="0006113F"/>
    <w:rsid w:val="000619CC"/>
    <w:rsid w:val="00061E98"/>
    <w:rsid w:val="000628B5"/>
    <w:rsid w:val="00062BCC"/>
    <w:rsid w:val="00063083"/>
    <w:rsid w:val="000631DE"/>
    <w:rsid w:val="00063831"/>
    <w:rsid w:val="0006658C"/>
    <w:rsid w:val="000666CA"/>
    <w:rsid w:val="00066769"/>
    <w:rsid w:val="00066EF9"/>
    <w:rsid w:val="000677B5"/>
    <w:rsid w:val="00070272"/>
    <w:rsid w:val="000708CE"/>
    <w:rsid w:val="000718E6"/>
    <w:rsid w:val="00071C94"/>
    <w:rsid w:val="00072F6D"/>
    <w:rsid w:val="0007388C"/>
    <w:rsid w:val="000742FB"/>
    <w:rsid w:val="000745D0"/>
    <w:rsid w:val="00074E66"/>
    <w:rsid w:val="00075988"/>
    <w:rsid w:val="00075B5B"/>
    <w:rsid w:val="00077335"/>
    <w:rsid w:val="00077E0B"/>
    <w:rsid w:val="00080788"/>
    <w:rsid w:val="0008115D"/>
    <w:rsid w:val="00081BD1"/>
    <w:rsid w:val="000830BF"/>
    <w:rsid w:val="0008379E"/>
    <w:rsid w:val="00085818"/>
    <w:rsid w:val="00085924"/>
    <w:rsid w:val="00085B77"/>
    <w:rsid w:val="00090B82"/>
    <w:rsid w:val="00091763"/>
    <w:rsid w:val="0009203D"/>
    <w:rsid w:val="00092875"/>
    <w:rsid w:val="000934C2"/>
    <w:rsid w:val="00093884"/>
    <w:rsid w:val="000938AD"/>
    <w:rsid w:val="00094CAF"/>
    <w:rsid w:val="00096708"/>
    <w:rsid w:val="00096994"/>
    <w:rsid w:val="00097292"/>
    <w:rsid w:val="00097929"/>
    <w:rsid w:val="00097AEF"/>
    <w:rsid w:val="000A1695"/>
    <w:rsid w:val="000A1FA8"/>
    <w:rsid w:val="000A2EB5"/>
    <w:rsid w:val="000A2FBE"/>
    <w:rsid w:val="000A310F"/>
    <w:rsid w:val="000A52D2"/>
    <w:rsid w:val="000A59B0"/>
    <w:rsid w:val="000A5ACA"/>
    <w:rsid w:val="000A6FCC"/>
    <w:rsid w:val="000A7198"/>
    <w:rsid w:val="000B0072"/>
    <w:rsid w:val="000B02D3"/>
    <w:rsid w:val="000B1272"/>
    <w:rsid w:val="000B193B"/>
    <w:rsid w:val="000B20CE"/>
    <w:rsid w:val="000B3624"/>
    <w:rsid w:val="000B5131"/>
    <w:rsid w:val="000B5191"/>
    <w:rsid w:val="000B7493"/>
    <w:rsid w:val="000B7565"/>
    <w:rsid w:val="000B78AF"/>
    <w:rsid w:val="000C0371"/>
    <w:rsid w:val="000C0AA2"/>
    <w:rsid w:val="000C1C6D"/>
    <w:rsid w:val="000C333D"/>
    <w:rsid w:val="000C3712"/>
    <w:rsid w:val="000C4623"/>
    <w:rsid w:val="000C49B4"/>
    <w:rsid w:val="000C51FB"/>
    <w:rsid w:val="000C6364"/>
    <w:rsid w:val="000C67A1"/>
    <w:rsid w:val="000C6981"/>
    <w:rsid w:val="000C720D"/>
    <w:rsid w:val="000C77A0"/>
    <w:rsid w:val="000C7BCB"/>
    <w:rsid w:val="000D0A40"/>
    <w:rsid w:val="000D0B8D"/>
    <w:rsid w:val="000D10A1"/>
    <w:rsid w:val="000D2A09"/>
    <w:rsid w:val="000D2EE3"/>
    <w:rsid w:val="000D32E2"/>
    <w:rsid w:val="000D3C31"/>
    <w:rsid w:val="000D4771"/>
    <w:rsid w:val="000D4CF8"/>
    <w:rsid w:val="000D5198"/>
    <w:rsid w:val="000D5201"/>
    <w:rsid w:val="000D5797"/>
    <w:rsid w:val="000D63AB"/>
    <w:rsid w:val="000D6D26"/>
    <w:rsid w:val="000D7A5B"/>
    <w:rsid w:val="000E05CE"/>
    <w:rsid w:val="000E1119"/>
    <w:rsid w:val="000E1A74"/>
    <w:rsid w:val="000E2629"/>
    <w:rsid w:val="000E2F80"/>
    <w:rsid w:val="000E3688"/>
    <w:rsid w:val="000E37A1"/>
    <w:rsid w:val="000E3F17"/>
    <w:rsid w:val="000E5B8E"/>
    <w:rsid w:val="000E5C5C"/>
    <w:rsid w:val="000E5CC1"/>
    <w:rsid w:val="000E6044"/>
    <w:rsid w:val="000E64F2"/>
    <w:rsid w:val="000F02E2"/>
    <w:rsid w:val="000F0613"/>
    <w:rsid w:val="000F25CB"/>
    <w:rsid w:val="000F2CDC"/>
    <w:rsid w:val="000F2EC0"/>
    <w:rsid w:val="000F34FC"/>
    <w:rsid w:val="000F4575"/>
    <w:rsid w:val="000F532A"/>
    <w:rsid w:val="000F5D27"/>
    <w:rsid w:val="000F60C5"/>
    <w:rsid w:val="000F63D9"/>
    <w:rsid w:val="000F7FCB"/>
    <w:rsid w:val="0010065C"/>
    <w:rsid w:val="00100D07"/>
    <w:rsid w:val="00102EC7"/>
    <w:rsid w:val="001037FA"/>
    <w:rsid w:val="001039BB"/>
    <w:rsid w:val="00103ABA"/>
    <w:rsid w:val="00103B4E"/>
    <w:rsid w:val="00103F4B"/>
    <w:rsid w:val="00104023"/>
    <w:rsid w:val="00105A5F"/>
    <w:rsid w:val="00106045"/>
    <w:rsid w:val="0010625B"/>
    <w:rsid w:val="00106943"/>
    <w:rsid w:val="0010724A"/>
    <w:rsid w:val="00107A1C"/>
    <w:rsid w:val="00110B47"/>
    <w:rsid w:val="00111D87"/>
    <w:rsid w:val="00112218"/>
    <w:rsid w:val="00112950"/>
    <w:rsid w:val="00113374"/>
    <w:rsid w:val="0011461C"/>
    <w:rsid w:val="0011466C"/>
    <w:rsid w:val="0011553F"/>
    <w:rsid w:val="00115C9A"/>
    <w:rsid w:val="00116AB7"/>
    <w:rsid w:val="0011768F"/>
    <w:rsid w:val="0012031F"/>
    <w:rsid w:val="00121861"/>
    <w:rsid w:val="00121B75"/>
    <w:rsid w:val="00121D97"/>
    <w:rsid w:val="001237DC"/>
    <w:rsid w:val="00124C8D"/>
    <w:rsid w:val="00125239"/>
    <w:rsid w:val="00125B09"/>
    <w:rsid w:val="00126342"/>
    <w:rsid w:val="0012694D"/>
    <w:rsid w:val="00126D04"/>
    <w:rsid w:val="00127214"/>
    <w:rsid w:val="0012748D"/>
    <w:rsid w:val="00130B03"/>
    <w:rsid w:val="00130E0C"/>
    <w:rsid w:val="0013112D"/>
    <w:rsid w:val="001311D5"/>
    <w:rsid w:val="001315B4"/>
    <w:rsid w:val="00131A4D"/>
    <w:rsid w:val="001327C8"/>
    <w:rsid w:val="0013286C"/>
    <w:rsid w:val="00132AF6"/>
    <w:rsid w:val="0013439E"/>
    <w:rsid w:val="00134A7E"/>
    <w:rsid w:val="00136CC1"/>
    <w:rsid w:val="00136E5C"/>
    <w:rsid w:val="00136EB2"/>
    <w:rsid w:val="00136F56"/>
    <w:rsid w:val="0013701F"/>
    <w:rsid w:val="00137F00"/>
    <w:rsid w:val="001406ED"/>
    <w:rsid w:val="00142FFD"/>
    <w:rsid w:val="00143B15"/>
    <w:rsid w:val="00143C77"/>
    <w:rsid w:val="00146A0D"/>
    <w:rsid w:val="00150BDC"/>
    <w:rsid w:val="00151250"/>
    <w:rsid w:val="00151378"/>
    <w:rsid w:val="00152493"/>
    <w:rsid w:val="001526C1"/>
    <w:rsid w:val="001529F3"/>
    <w:rsid w:val="00153B9D"/>
    <w:rsid w:val="00153FFB"/>
    <w:rsid w:val="0015479D"/>
    <w:rsid w:val="00154D62"/>
    <w:rsid w:val="00155AE5"/>
    <w:rsid w:val="00155FF5"/>
    <w:rsid w:val="00156FE1"/>
    <w:rsid w:val="001601B9"/>
    <w:rsid w:val="00162037"/>
    <w:rsid w:val="00165507"/>
    <w:rsid w:val="00165D1D"/>
    <w:rsid w:val="00165EF7"/>
    <w:rsid w:val="00165F55"/>
    <w:rsid w:val="001670E5"/>
    <w:rsid w:val="00167370"/>
    <w:rsid w:val="00167B20"/>
    <w:rsid w:val="00167D7F"/>
    <w:rsid w:val="00170890"/>
    <w:rsid w:val="00172274"/>
    <w:rsid w:val="001727F5"/>
    <w:rsid w:val="00173341"/>
    <w:rsid w:val="00174D3F"/>
    <w:rsid w:val="00175C86"/>
    <w:rsid w:val="001765BE"/>
    <w:rsid w:val="001802E4"/>
    <w:rsid w:val="00180B46"/>
    <w:rsid w:val="00184BFA"/>
    <w:rsid w:val="0018505C"/>
    <w:rsid w:val="00187578"/>
    <w:rsid w:val="00187E1A"/>
    <w:rsid w:val="0019109D"/>
    <w:rsid w:val="00191A48"/>
    <w:rsid w:val="00192918"/>
    <w:rsid w:val="00192AF9"/>
    <w:rsid w:val="00193DC6"/>
    <w:rsid w:val="00194F04"/>
    <w:rsid w:val="0019538A"/>
    <w:rsid w:val="00195676"/>
    <w:rsid w:val="00195B75"/>
    <w:rsid w:val="001969A1"/>
    <w:rsid w:val="001973FB"/>
    <w:rsid w:val="001975C0"/>
    <w:rsid w:val="00197BA8"/>
    <w:rsid w:val="001A00A4"/>
    <w:rsid w:val="001A0554"/>
    <w:rsid w:val="001A0A92"/>
    <w:rsid w:val="001A3A61"/>
    <w:rsid w:val="001A5109"/>
    <w:rsid w:val="001A5582"/>
    <w:rsid w:val="001A58D0"/>
    <w:rsid w:val="001A5C10"/>
    <w:rsid w:val="001A62C1"/>
    <w:rsid w:val="001A6F44"/>
    <w:rsid w:val="001A78F3"/>
    <w:rsid w:val="001B0C85"/>
    <w:rsid w:val="001B281D"/>
    <w:rsid w:val="001B4502"/>
    <w:rsid w:val="001B4BA7"/>
    <w:rsid w:val="001B54D4"/>
    <w:rsid w:val="001B5A88"/>
    <w:rsid w:val="001B6DC6"/>
    <w:rsid w:val="001B73DE"/>
    <w:rsid w:val="001C1474"/>
    <w:rsid w:val="001C2670"/>
    <w:rsid w:val="001C27C0"/>
    <w:rsid w:val="001C4B5D"/>
    <w:rsid w:val="001C4E72"/>
    <w:rsid w:val="001C7990"/>
    <w:rsid w:val="001D02B6"/>
    <w:rsid w:val="001D183D"/>
    <w:rsid w:val="001D35D1"/>
    <w:rsid w:val="001D3AB2"/>
    <w:rsid w:val="001D45C3"/>
    <w:rsid w:val="001D4984"/>
    <w:rsid w:val="001D4AFA"/>
    <w:rsid w:val="001D4C92"/>
    <w:rsid w:val="001D500B"/>
    <w:rsid w:val="001D7121"/>
    <w:rsid w:val="001D7EEF"/>
    <w:rsid w:val="001E0C07"/>
    <w:rsid w:val="001E0C2F"/>
    <w:rsid w:val="001E21BD"/>
    <w:rsid w:val="001E34E4"/>
    <w:rsid w:val="001E3D1F"/>
    <w:rsid w:val="001E3DD2"/>
    <w:rsid w:val="001E4033"/>
    <w:rsid w:val="001E46BA"/>
    <w:rsid w:val="001E7F40"/>
    <w:rsid w:val="001F271F"/>
    <w:rsid w:val="001F530A"/>
    <w:rsid w:val="001F5553"/>
    <w:rsid w:val="001F5D55"/>
    <w:rsid w:val="001F6C93"/>
    <w:rsid w:val="0020005F"/>
    <w:rsid w:val="00200082"/>
    <w:rsid w:val="00200866"/>
    <w:rsid w:val="00201AAA"/>
    <w:rsid w:val="002025A9"/>
    <w:rsid w:val="002029A7"/>
    <w:rsid w:val="002037F2"/>
    <w:rsid w:val="002037F3"/>
    <w:rsid w:val="00203EEA"/>
    <w:rsid w:val="00205F34"/>
    <w:rsid w:val="00207127"/>
    <w:rsid w:val="00207AD3"/>
    <w:rsid w:val="00207B4E"/>
    <w:rsid w:val="00211D2D"/>
    <w:rsid w:val="002125D6"/>
    <w:rsid w:val="0021276C"/>
    <w:rsid w:val="00212DD3"/>
    <w:rsid w:val="00213D3F"/>
    <w:rsid w:val="00214021"/>
    <w:rsid w:val="002149F9"/>
    <w:rsid w:val="00214CFC"/>
    <w:rsid w:val="0021518B"/>
    <w:rsid w:val="00215B91"/>
    <w:rsid w:val="00216CCA"/>
    <w:rsid w:val="00217AA7"/>
    <w:rsid w:val="00220461"/>
    <w:rsid w:val="0022154E"/>
    <w:rsid w:val="00222828"/>
    <w:rsid w:val="00222D2F"/>
    <w:rsid w:val="00222E92"/>
    <w:rsid w:val="0022367F"/>
    <w:rsid w:val="00224A8F"/>
    <w:rsid w:val="002273E5"/>
    <w:rsid w:val="00230B6F"/>
    <w:rsid w:val="00230C52"/>
    <w:rsid w:val="002311AA"/>
    <w:rsid w:val="0023193E"/>
    <w:rsid w:val="00231C77"/>
    <w:rsid w:val="00231D53"/>
    <w:rsid w:val="00231E5D"/>
    <w:rsid w:val="00235118"/>
    <w:rsid w:val="00235F87"/>
    <w:rsid w:val="00236108"/>
    <w:rsid w:val="002365D7"/>
    <w:rsid w:val="00236DD4"/>
    <w:rsid w:val="00237DDA"/>
    <w:rsid w:val="0024321C"/>
    <w:rsid w:val="0024720C"/>
    <w:rsid w:val="00250F12"/>
    <w:rsid w:val="00251182"/>
    <w:rsid w:val="00251B07"/>
    <w:rsid w:val="00252E81"/>
    <w:rsid w:val="00253405"/>
    <w:rsid w:val="00253679"/>
    <w:rsid w:val="00254820"/>
    <w:rsid w:val="00256009"/>
    <w:rsid w:val="002576A1"/>
    <w:rsid w:val="00257E7C"/>
    <w:rsid w:val="00261E77"/>
    <w:rsid w:val="00261E83"/>
    <w:rsid w:val="00261FCE"/>
    <w:rsid w:val="0026361A"/>
    <w:rsid w:val="00263A28"/>
    <w:rsid w:val="00263F8E"/>
    <w:rsid w:val="00265DE4"/>
    <w:rsid w:val="00265F5B"/>
    <w:rsid w:val="00266707"/>
    <w:rsid w:val="0026676F"/>
    <w:rsid w:val="00267BA5"/>
    <w:rsid w:val="0027091D"/>
    <w:rsid w:val="00272223"/>
    <w:rsid w:val="00273440"/>
    <w:rsid w:val="00273CF4"/>
    <w:rsid w:val="00273D7E"/>
    <w:rsid w:val="00273DC3"/>
    <w:rsid w:val="002755C9"/>
    <w:rsid w:val="002765E2"/>
    <w:rsid w:val="00276DD1"/>
    <w:rsid w:val="002779DF"/>
    <w:rsid w:val="00277E3B"/>
    <w:rsid w:val="002812FB"/>
    <w:rsid w:val="00281501"/>
    <w:rsid w:val="0028158C"/>
    <w:rsid w:val="00281809"/>
    <w:rsid w:val="0028217A"/>
    <w:rsid w:val="0028258B"/>
    <w:rsid w:val="0028269F"/>
    <w:rsid w:val="00282B71"/>
    <w:rsid w:val="00282C89"/>
    <w:rsid w:val="0028307C"/>
    <w:rsid w:val="00283153"/>
    <w:rsid w:val="002837A2"/>
    <w:rsid w:val="00283BB2"/>
    <w:rsid w:val="002843F6"/>
    <w:rsid w:val="0028545E"/>
    <w:rsid w:val="00286350"/>
    <w:rsid w:val="0028643C"/>
    <w:rsid w:val="0029079C"/>
    <w:rsid w:val="00292B31"/>
    <w:rsid w:val="00293590"/>
    <w:rsid w:val="00293DCA"/>
    <w:rsid w:val="0029559E"/>
    <w:rsid w:val="002959CF"/>
    <w:rsid w:val="00295B74"/>
    <w:rsid w:val="00297B3C"/>
    <w:rsid w:val="002A1607"/>
    <w:rsid w:val="002A1DE0"/>
    <w:rsid w:val="002A2499"/>
    <w:rsid w:val="002A258B"/>
    <w:rsid w:val="002A2FC7"/>
    <w:rsid w:val="002A3B64"/>
    <w:rsid w:val="002A3EC3"/>
    <w:rsid w:val="002A43F6"/>
    <w:rsid w:val="002A541B"/>
    <w:rsid w:val="002A6D6F"/>
    <w:rsid w:val="002A71DB"/>
    <w:rsid w:val="002A7BFD"/>
    <w:rsid w:val="002B09AE"/>
    <w:rsid w:val="002B40BF"/>
    <w:rsid w:val="002B42C8"/>
    <w:rsid w:val="002B45D8"/>
    <w:rsid w:val="002B4A22"/>
    <w:rsid w:val="002B4EB9"/>
    <w:rsid w:val="002B53B9"/>
    <w:rsid w:val="002B5627"/>
    <w:rsid w:val="002B652C"/>
    <w:rsid w:val="002B74CA"/>
    <w:rsid w:val="002B7A54"/>
    <w:rsid w:val="002B7CE2"/>
    <w:rsid w:val="002C0011"/>
    <w:rsid w:val="002C042E"/>
    <w:rsid w:val="002C26B7"/>
    <w:rsid w:val="002C2831"/>
    <w:rsid w:val="002C296A"/>
    <w:rsid w:val="002C2F68"/>
    <w:rsid w:val="002C4FA6"/>
    <w:rsid w:val="002C5283"/>
    <w:rsid w:val="002C58FF"/>
    <w:rsid w:val="002C6FC2"/>
    <w:rsid w:val="002D1AE9"/>
    <w:rsid w:val="002D2AA9"/>
    <w:rsid w:val="002D3292"/>
    <w:rsid w:val="002D36BC"/>
    <w:rsid w:val="002D3C32"/>
    <w:rsid w:val="002D49AC"/>
    <w:rsid w:val="002D6145"/>
    <w:rsid w:val="002D7248"/>
    <w:rsid w:val="002D758F"/>
    <w:rsid w:val="002E2549"/>
    <w:rsid w:val="002E3B78"/>
    <w:rsid w:val="002E4185"/>
    <w:rsid w:val="002E4E38"/>
    <w:rsid w:val="002E5084"/>
    <w:rsid w:val="002E578C"/>
    <w:rsid w:val="002E593E"/>
    <w:rsid w:val="002E5980"/>
    <w:rsid w:val="002E59A4"/>
    <w:rsid w:val="002E5A21"/>
    <w:rsid w:val="002E6C30"/>
    <w:rsid w:val="002E6F89"/>
    <w:rsid w:val="002E7441"/>
    <w:rsid w:val="002E7E3F"/>
    <w:rsid w:val="002F0342"/>
    <w:rsid w:val="002F05E3"/>
    <w:rsid w:val="002F1882"/>
    <w:rsid w:val="002F1925"/>
    <w:rsid w:val="002F2D53"/>
    <w:rsid w:val="002F2FE0"/>
    <w:rsid w:val="002F37BF"/>
    <w:rsid w:val="002F3FD4"/>
    <w:rsid w:val="002F5454"/>
    <w:rsid w:val="002F593E"/>
    <w:rsid w:val="002F5E00"/>
    <w:rsid w:val="002F6568"/>
    <w:rsid w:val="00301669"/>
    <w:rsid w:val="00301A80"/>
    <w:rsid w:val="003036D2"/>
    <w:rsid w:val="00303D62"/>
    <w:rsid w:val="0030498B"/>
    <w:rsid w:val="00304F0F"/>
    <w:rsid w:val="003056B9"/>
    <w:rsid w:val="003056E0"/>
    <w:rsid w:val="003057FD"/>
    <w:rsid w:val="0030746A"/>
    <w:rsid w:val="0031006D"/>
    <w:rsid w:val="00312139"/>
    <w:rsid w:val="00312AF0"/>
    <w:rsid w:val="00312DA3"/>
    <w:rsid w:val="003138BB"/>
    <w:rsid w:val="00313A37"/>
    <w:rsid w:val="00313F4B"/>
    <w:rsid w:val="00314CC6"/>
    <w:rsid w:val="00314E29"/>
    <w:rsid w:val="00314E6C"/>
    <w:rsid w:val="0031517A"/>
    <w:rsid w:val="00316EF7"/>
    <w:rsid w:val="003207BF"/>
    <w:rsid w:val="00320A59"/>
    <w:rsid w:val="00321834"/>
    <w:rsid w:val="00322D78"/>
    <w:rsid w:val="0032305D"/>
    <w:rsid w:val="00324785"/>
    <w:rsid w:val="00327383"/>
    <w:rsid w:val="00330F51"/>
    <w:rsid w:val="003339EF"/>
    <w:rsid w:val="003354F6"/>
    <w:rsid w:val="00336CA9"/>
    <w:rsid w:val="00336D80"/>
    <w:rsid w:val="00342CCD"/>
    <w:rsid w:val="00342D78"/>
    <w:rsid w:val="00342F0F"/>
    <w:rsid w:val="00343692"/>
    <w:rsid w:val="003438A9"/>
    <w:rsid w:val="003439CD"/>
    <w:rsid w:val="00344E27"/>
    <w:rsid w:val="003500A4"/>
    <w:rsid w:val="00350336"/>
    <w:rsid w:val="003510F8"/>
    <w:rsid w:val="003513C4"/>
    <w:rsid w:val="003514CF"/>
    <w:rsid w:val="00351913"/>
    <w:rsid w:val="00351A53"/>
    <w:rsid w:val="003525F4"/>
    <w:rsid w:val="003527E8"/>
    <w:rsid w:val="003539D2"/>
    <w:rsid w:val="003542AF"/>
    <w:rsid w:val="00355B2F"/>
    <w:rsid w:val="00355DD8"/>
    <w:rsid w:val="00356471"/>
    <w:rsid w:val="0035673F"/>
    <w:rsid w:val="003573F3"/>
    <w:rsid w:val="00357855"/>
    <w:rsid w:val="00357CB0"/>
    <w:rsid w:val="00362504"/>
    <w:rsid w:val="00362834"/>
    <w:rsid w:val="00362D92"/>
    <w:rsid w:val="003634CB"/>
    <w:rsid w:val="003640A3"/>
    <w:rsid w:val="00364CF0"/>
    <w:rsid w:val="00364E09"/>
    <w:rsid w:val="00364EA2"/>
    <w:rsid w:val="00366007"/>
    <w:rsid w:val="003664C2"/>
    <w:rsid w:val="0036756B"/>
    <w:rsid w:val="0036767A"/>
    <w:rsid w:val="003703D1"/>
    <w:rsid w:val="00370643"/>
    <w:rsid w:val="00370E7F"/>
    <w:rsid w:val="00371176"/>
    <w:rsid w:val="003719BA"/>
    <w:rsid w:val="003719EB"/>
    <w:rsid w:val="00372CB6"/>
    <w:rsid w:val="0037414F"/>
    <w:rsid w:val="00374BA8"/>
    <w:rsid w:val="00375D05"/>
    <w:rsid w:val="00376435"/>
    <w:rsid w:val="0037658B"/>
    <w:rsid w:val="00377FEB"/>
    <w:rsid w:val="00380A48"/>
    <w:rsid w:val="00380DC0"/>
    <w:rsid w:val="00383075"/>
    <w:rsid w:val="003831DA"/>
    <w:rsid w:val="003839F8"/>
    <w:rsid w:val="0038520C"/>
    <w:rsid w:val="0038541D"/>
    <w:rsid w:val="003864E1"/>
    <w:rsid w:val="0039271E"/>
    <w:rsid w:val="00393DCD"/>
    <w:rsid w:val="00393F0E"/>
    <w:rsid w:val="00394224"/>
    <w:rsid w:val="003951E3"/>
    <w:rsid w:val="003955E7"/>
    <w:rsid w:val="00395E9B"/>
    <w:rsid w:val="00397CE5"/>
    <w:rsid w:val="003A0EB4"/>
    <w:rsid w:val="003A0EBB"/>
    <w:rsid w:val="003A12B0"/>
    <w:rsid w:val="003A240E"/>
    <w:rsid w:val="003A357D"/>
    <w:rsid w:val="003A4644"/>
    <w:rsid w:val="003A5B52"/>
    <w:rsid w:val="003A6152"/>
    <w:rsid w:val="003B0A10"/>
    <w:rsid w:val="003B0BF8"/>
    <w:rsid w:val="003B0CF5"/>
    <w:rsid w:val="003B1150"/>
    <w:rsid w:val="003B1254"/>
    <w:rsid w:val="003B1C01"/>
    <w:rsid w:val="003B2DDF"/>
    <w:rsid w:val="003B3D88"/>
    <w:rsid w:val="003B4945"/>
    <w:rsid w:val="003B4D1F"/>
    <w:rsid w:val="003B5268"/>
    <w:rsid w:val="003B6A99"/>
    <w:rsid w:val="003B71BD"/>
    <w:rsid w:val="003B7F92"/>
    <w:rsid w:val="003C00FD"/>
    <w:rsid w:val="003C012C"/>
    <w:rsid w:val="003C063B"/>
    <w:rsid w:val="003C1847"/>
    <w:rsid w:val="003C4505"/>
    <w:rsid w:val="003C5073"/>
    <w:rsid w:val="003C5284"/>
    <w:rsid w:val="003C79F7"/>
    <w:rsid w:val="003D04A1"/>
    <w:rsid w:val="003D051B"/>
    <w:rsid w:val="003D0EBB"/>
    <w:rsid w:val="003D210E"/>
    <w:rsid w:val="003D2633"/>
    <w:rsid w:val="003D3613"/>
    <w:rsid w:val="003D3D40"/>
    <w:rsid w:val="003D43C7"/>
    <w:rsid w:val="003D4469"/>
    <w:rsid w:val="003D5144"/>
    <w:rsid w:val="003D6BF6"/>
    <w:rsid w:val="003E10E4"/>
    <w:rsid w:val="003E1816"/>
    <w:rsid w:val="003E2CD5"/>
    <w:rsid w:val="003E33A3"/>
    <w:rsid w:val="003E3C54"/>
    <w:rsid w:val="003E4ED6"/>
    <w:rsid w:val="003E51EC"/>
    <w:rsid w:val="003E6050"/>
    <w:rsid w:val="003E7564"/>
    <w:rsid w:val="003F0AEC"/>
    <w:rsid w:val="003F1ED8"/>
    <w:rsid w:val="003F273D"/>
    <w:rsid w:val="003F3BF6"/>
    <w:rsid w:val="003F4890"/>
    <w:rsid w:val="003F7291"/>
    <w:rsid w:val="003F7C6D"/>
    <w:rsid w:val="00400AC3"/>
    <w:rsid w:val="00400EDD"/>
    <w:rsid w:val="00401315"/>
    <w:rsid w:val="00401A22"/>
    <w:rsid w:val="00401D2C"/>
    <w:rsid w:val="00402361"/>
    <w:rsid w:val="00402463"/>
    <w:rsid w:val="00402F8C"/>
    <w:rsid w:val="004036BF"/>
    <w:rsid w:val="00403C74"/>
    <w:rsid w:val="004040D1"/>
    <w:rsid w:val="0040559D"/>
    <w:rsid w:val="00405BD9"/>
    <w:rsid w:val="00405F40"/>
    <w:rsid w:val="00405FE4"/>
    <w:rsid w:val="004064DC"/>
    <w:rsid w:val="004120CA"/>
    <w:rsid w:val="00413688"/>
    <w:rsid w:val="0041403F"/>
    <w:rsid w:val="0041457F"/>
    <w:rsid w:val="00415DB2"/>
    <w:rsid w:val="00415FFF"/>
    <w:rsid w:val="00416BC4"/>
    <w:rsid w:val="00416DBF"/>
    <w:rsid w:val="0042049D"/>
    <w:rsid w:val="00420D8A"/>
    <w:rsid w:val="0042101B"/>
    <w:rsid w:val="00421025"/>
    <w:rsid w:val="0042102F"/>
    <w:rsid w:val="004217DA"/>
    <w:rsid w:val="00423C43"/>
    <w:rsid w:val="0042505B"/>
    <w:rsid w:val="004258F8"/>
    <w:rsid w:val="00425F6B"/>
    <w:rsid w:val="0042758F"/>
    <w:rsid w:val="00431B0A"/>
    <w:rsid w:val="00431F87"/>
    <w:rsid w:val="0043262A"/>
    <w:rsid w:val="00432BE3"/>
    <w:rsid w:val="004331A0"/>
    <w:rsid w:val="00433229"/>
    <w:rsid w:val="0043364E"/>
    <w:rsid w:val="004336BA"/>
    <w:rsid w:val="00435B50"/>
    <w:rsid w:val="00435E61"/>
    <w:rsid w:val="00436047"/>
    <w:rsid w:val="004373A6"/>
    <w:rsid w:val="004376DA"/>
    <w:rsid w:val="00437B91"/>
    <w:rsid w:val="00440638"/>
    <w:rsid w:val="004408D1"/>
    <w:rsid w:val="00442B8A"/>
    <w:rsid w:val="00442DB4"/>
    <w:rsid w:val="0044350B"/>
    <w:rsid w:val="0044397B"/>
    <w:rsid w:val="00443C04"/>
    <w:rsid w:val="00444608"/>
    <w:rsid w:val="0044504C"/>
    <w:rsid w:val="004455FB"/>
    <w:rsid w:val="0045201C"/>
    <w:rsid w:val="00452880"/>
    <w:rsid w:val="00452EDC"/>
    <w:rsid w:val="004545C8"/>
    <w:rsid w:val="00454F0F"/>
    <w:rsid w:val="0045585B"/>
    <w:rsid w:val="00456B09"/>
    <w:rsid w:val="004575D7"/>
    <w:rsid w:val="00460CAD"/>
    <w:rsid w:val="004628CD"/>
    <w:rsid w:val="00462BBB"/>
    <w:rsid w:val="00462DC0"/>
    <w:rsid w:val="0046418B"/>
    <w:rsid w:val="0046449A"/>
    <w:rsid w:val="00466472"/>
    <w:rsid w:val="00466814"/>
    <w:rsid w:val="00466981"/>
    <w:rsid w:val="00467CBB"/>
    <w:rsid w:val="00467D62"/>
    <w:rsid w:val="0047138D"/>
    <w:rsid w:val="004713B9"/>
    <w:rsid w:val="0047179C"/>
    <w:rsid w:val="00471F8B"/>
    <w:rsid w:val="00472170"/>
    <w:rsid w:val="00472FD0"/>
    <w:rsid w:val="00473BD1"/>
    <w:rsid w:val="00475539"/>
    <w:rsid w:val="004756F2"/>
    <w:rsid w:val="00480332"/>
    <w:rsid w:val="00482506"/>
    <w:rsid w:val="00483DE1"/>
    <w:rsid w:val="00484A35"/>
    <w:rsid w:val="00484B10"/>
    <w:rsid w:val="00486F54"/>
    <w:rsid w:val="00491D76"/>
    <w:rsid w:val="004930A9"/>
    <w:rsid w:val="00493991"/>
    <w:rsid w:val="00495E59"/>
    <w:rsid w:val="004961A6"/>
    <w:rsid w:val="0049639E"/>
    <w:rsid w:val="0049720C"/>
    <w:rsid w:val="0049751F"/>
    <w:rsid w:val="004A03A5"/>
    <w:rsid w:val="004A075F"/>
    <w:rsid w:val="004A15CA"/>
    <w:rsid w:val="004A1A79"/>
    <w:rsid w:val="004A2B15"/>
    <w:rsid w:val="004A2C25"/>
    <w:rsid w:val="004A3868"/>
    <w:rsid w:val="004A797C"/>
    <w:rsid w:val="004A7DED"/>
    <w:rsid w:val="004B02C2"/>
    <w:rsid w:val="004B1B34"/>
    <w:rsid w:val="004B1B9D"/>
    <w:rsid w:val="004B1C62"/>
    <w:rsid w:val="004B22ED"/>
    <w:rsid w:val="004B292C"/>
    <w:rsid w:val="004B2CA1"/>
    <w:rsid w:val="004B387A"/>
    <w:rsid w:val="004B4316"/>
    <w:rsid w:val="004B4EF5"/>
    <w:rsid w:val="004B557E"/>
    <w:rsid w:val="004B5988"/>
    <w:rsid w:val="004B5F2B"/>
    <w:rsid w:val="004B7EE4"/>
    <w:rsid w:val="004C42BD"/>
    <w:rsid w:val="004C4B0D"/>
    <w:rsid w:val="004C5FEF"/>
    <w:rsid w:val="004C7A06"/>
    <w:rsid w:val="004C7A21"/>
    <w:rsid w:val="004C7AF7"/>
    <w:rsid w:val="004C7D3B"/>
    <w:rsid w:val="004D06BE"/>
    <w:rsid w:val="004D0A66"/>
    <w:rsid w:val="004D1413"/>
    <w:rsid w:val="004D24B0"/>
    <w:rsid w:val="004D2C5E"/>
    <w:rsid w:val="004D4329"/>
    <w:rsid w:val="004D45A9"/>
    <w:rsid w:val="004D4C41"/>
    <w:rsid w:val="004D51EB"/>
    <w:rsid w:val="004D5D8A"/>
    <w:rsid w:val="004D67D3"/>
    <w:rsid w:val="004D7B3B"/>
    <w:rsid w:val="004E10AF"/>
    <w:rsid w:val="004E14D7"/>
    <w:rsid w:val="004E276F"/>
    <w:rsid w:val="004E3918"/>
    <w:rsid w:val="004E5139"/>
    <w:rsid w:val="004F04B0"/>
    <w:rsid w:val="004F06EC"/>
    <w:rsid w:val="004F0AA0"/>
    <w:rsid w:val="004F0ED2"/>
    <w:rsid w:val="004F1650"/>
    <w:rsid w:val="004F3CCF"/>
    <w:rsid w:val="004F457A"/>
    <w:rsid w:val="004F4A5B"/>
    <w:rsid w:val="004F694C"/>
    <w:rsid w:val="004F750A"/>
    <w:rsid w:val="0050060B"/>
    <w:rsid w:val="00503B5B"/>
    <w:rsid w:val="00503F0F"/>
    <w:rsid w:val="00504117"/>
    <w:rsid w:val="0050628F"/>
    <w:rsid w:val="00510BDD"/>
    <w:rsid w:val="005110FA"/>
    <w:rsid w:val="0051215B"/>
    <w:rsid w:val="00512879"/>
    <w:rsid w:val="005136D9"/>
    <w:rsid w:val="00513C1B"/>
    <w:rsid w:val="00513D23"/>
    <w:rsid w:val="005149A0"/>
    <w:rsid w:val="00522134"/>
    <w:rsid w:val="005227A0"/>
    <w:rsid w:val="005244FD"/>
    <w:rsid w:val="0052520D"/>
    <w:rsid w:val="00526742"/>
    <w:rsid w:val="00526870"/>
    <w:rsid w:val="00526ADC"/>
    <w:rsid w:val="00526EE4"/>
    <w:rsid w:val="00527091"/>
    <w:rsid w:val="00527736"/>
    <w:rsid w:val="00530DBB"/>
    <w:rsid w:val="00535A58"/>
    <w:rsid w:val="005364F0"/>
    <w:rsid w:val="0054006E"/>
    <w:rsid w:val="00541577"/>
    <w:rsid w:val="00541815"/>
    <w:rsid w:val="00541ADF"/>
    <w:rsid w:val="00541CAB"/>
    <w:rsid w:val="005434DD"/>
    <w:rsid w:val="00543531"/>
    <w:rsid w:val="00544EAF"/>
    <w:rsid w:val="00545509"/>
    <w:rsid w:val="005456A0"/>
    <w:rsid w:val="00545A0A"/>
    <w:rsid w:val="00546646"/>
    <w:rsid w:val="00546A89"/>
    <w:rsid w:val="0054741A"/>
    <w:rsid w:val="00547F2C"/>
    <w:rsid w:val="00552433"/>
    <w:rsid w:val="00553EE1"/>
    <w:rsid w:val="00555F0F"/>
    <w:rsid w:val="0055659A"/>
    <w:rsid w:val="00556D73"/>
    <w:rsid w:val="0056015A"/>
    <w:rsid w:val="00561021"/>
    <w:rsid w:val="00561622"/>
    <w:rsid w:val="00561CE7"/>
    <w:rsid w:val="005626B4"/>
    <w:rsid w:val="005631AA"/>
    <w:rsid w:val="0056434C"/>
    <w:rsid w:val="00564389"/>
    <w:rsid w:val="00564850"/>
    <w:rsid w:val="00565208"/>
    <w:rsid w:val="00565D02"/>
    <w:rsid w:val="005665BC"/>
    <w:rsid w:val="00566BAF"/>
    <w:rsid w:val="0056716B"/>
    <w:rsid w:val="00567397"/>
    <w:rsid w:val="005708AA"/>
    <w:rsid w:val="00570F60"/>
    <w:rsid w:val="0057193B"/>
    <w:rsid w:val="00571D78"/>
    <w:rsid w:val="00571E18"/>
    <w:rsid w:val="0057212D"/>
    <w:rsid w:val="00573EE2"/>
    <w:rsid w:val="00574914"/>
    <w:rsid w:val="00574B4D"/>
    <w:rsid w:val="00575251"/>
    <w:rsid w:val="005753E8"/>
    <w:rsid w:val="005762DD"/>
    <w:rsid w:val="00577945"/>
    <w:rsid w:val="00581BE4"/>
    <w:rsid w:val="00582814"/>
    <w:rsid w:val="00582CA3"/>
    <w:rsid w:val="00582DAC"/>
    <w:rsid w:val="00584AE3"/>
    <w:rsid w:val="00584BFE"/>
    <w:rsid w:val="00584D49"/>
    <w:rsid w:val="0058596E"/>
    <w:rsid w:val="005875A9"/>
    <w:rsid w:val="00590319"/>
    <w:rsid w:val="00590EFB"/>
    <w:rsid w:val="00591A05"/>
    <w:rsid w:val="00592A88"/>
    <w:rsid w:val="0059411A"/>
    <w:rsid w:val="00594B8F"/>
    <w:rsid w:val="00594D2A"/>
    <w:rsid w:val="005955FE"/>
    <w:rsid w:val="00595E3E"/>
    <w:rsid w:val="00596D07"/>
    <w:rsid w:val="005A02FD"/>
    <w:rsid w:val="005A1F89"/>
    <w:rsid w:val="005A2A0C"/>
    <w:rsid w:val="005A31B6"/>
    <w:rsid w:val="005A5098"/>
    <w:rsid w:val="005A73A7"/>
    <w:rsid w:val="005A74AA"/>
    <w:rsid w:val="005A78F0"/>
    <w:rsid w:val="005B048C"/>
    <w:rsid w:val="005B0C4C"/>
    <w:rsid w:val="005B1079"/>
    <w:rsid w:val="005B130E"/>
    <w:rsid w:val="005B26FB"/>
    <w:rsid w:val="005B3FEE"/>
    <w:rsid w:val="005B441C"/>
    <w:rsid w:val="005B4C9C"/>
    <w:rsid w:val="005B561C"/>
    <w:rsid w:val="005B60E3"/>
    <w:rsid w:val="005B626D"/>
    <w:rsid w:val="005B7863"/>
    <w:rsid w:val="005B7897"/>
    <w:rsid w:val="005B7E08"/>
    <w:rsid w:val="005C12E4"/>
    <w:rsid w:val="005C186B"/>
    <w:rsid w:val="005C2064"/>
    <w:rsid w:val="005C3581"/>
    <w:rsid w:val="005C3D38"/>
    <w:rsid w:val="005C3E5C"/>
    <w:rsid w:val="005C4DE1"/>
    <w:rsid w:val="005C5CE1"/>
    <w:rsid w:val="005C604A"/>
    <w:rsid w:val="005C63B8"/>
    <w:rsid w:val="005C68B7"/>
    <w:rsid w:val="005C7152"/>
    <w:rsid w:val="005D12C6"/>
    <w:rsid w:val="005D1DDB"/>
    <w:rsid w:val="005D3A9E"/>
    <w:rsid w:val="005D3C2F"/>
    <w:rsid w:val="005D4E5F"/>
    <w:rsid w:val="005D4ED4"/>
    <w:rsid w:val="005D79BF"/>
    <w:rsid w:val="005E0536"/>
    <w:rsid w:val="005E07E2"/>
    <w:rsid w:val="005E1B49"/>
    <w:rsid w:val="005E3738"/>
    <w:rsid w:val="005E4669"/>
    <w:rsid w:val="005E4CE0"/>
    <w:rsid w:val="005E68C1"/>
    <w:rsid w:val="005E6C1A"/>
    <w:rsid w:val="005E70A9"/>
    <w:rsid w:val="005E76EF"/>
    <w:rsid w:val="005E7AA2"/>
    <w:rsid w:val="005E7E41"/>
    <w:rsid w:val="005E7F4B"/>
    <w:rsid w:val="005F01A7"/>
    <w:rsid w:val="005F0B1F"/>
    <w:rsid w:val="005F35BC"/>
    <w:rsid w:val="005F681B"/>
    <w:rsid w:val="005F690B"/>
    <w:rsid w:val="005F69A2"/>
    <w:rsid w:val="00600204"/>
    <w:rsid w:val="00600DF0"/>
    <w:rsid w:val="00601294"/>
    <w:rsid w:val="0060141E"/>
    <w:rsid w:val="00601907"/>
    <w:rsid w:val="00602312"/>
    <w:rsid w:val="00603EBD"/>
    <w:rsid w:val="00603EEA"/>
    <w:rsid w:val="0060459D"/>
    <w:rsid w:val="006047F3"/>
    <w:rsid w:val="00605DFA"/>
    <w:rsid w:val="0060673F"/>
    <w:rsid w:val="006107EE"/>
    <w:rsid w:val="00610861"/>
    <w:rsid w:val="0061323C"/>
    <w:rsid w:val="00614109"/>
    <w:rsid w:val="006150D2"/>
    <w:rsid w:val="006160DF"/>
    <w:rsid w:val="00616C1D"/>
    <w:rsid w:val="00622886"/>
    <w:rsid w:val="00623552"/>
    <w:rsid w:val="006253F5"/>
    <w:rsid w:val="00626415"/>
    <w:rsid w:val="00630255"/>
    <w:rsid w:val="00632030"/>
    <w:rsid w:val="00632CA0"/>
    <w:rsid w:val="0063421F"/>
    <w:rsid w:val="00635332"/>
    <w:rsid w:val="006353D0"/>
    <w:rsid w:val="00635957"/>
    <w:rsid w:val="00635FA5"/>
    <w:rsid w:val="00636AE0"/>
    <w:rsid w:val="00636C41"/>
    <w:rsid w:val="00637A74"/>
    <w:rsid w:val="006411DE"/>
    <w:rsid w:val="0064136D"/>
    <w:rsid w:val="00641595"/>
    <w:rsid w:val="006416B1"/>
    <w:rsid w:val="00642542"/>
    <w:rsid w:val="00643AE9"/>
    <w:rsid w:val="00643F50"/>
    <w:rsid w:val="00645B6E"/>
    <w:rsid w:val="006466E7"/>
    <w:rsid w:val="00647557"/>
    <w:rsid w:val="0065051C"/>
    <w:rsid w:val="00650D20"/>
    <w:rsid w:val="0065148D"/>
    <w:rsid w:val="00651F0B"/>
    <w:rsid w:val="00653B0C"/>
    <w:rsid w:val="00653B42"/>
    <w:rsid w:val="0065516F"/>
    <w:rsid w:val="006559F2"/>
    <w:rsid w:val="00656141"/>
    <w:rsid w:val="00656206"/>
    <w:rsid w:val="0065626F"/>
    <w:rsid w:val="006567C5"/>
    <w:rsid w:val="0065744F"/>
    <w:rsid w:val="00657834"/>
    <w:rsid w:val="00657993"/>
    <w:rsid w:val="006612EE"/>
    <w:rsid w:val="006621E6"/>
    <w:rsid w:val="00663614"/>
    <w:rsid w:val="006642E3"/>
    <w:rsid w:val="0066517D"/>
    <w:rsid w:val="006664E7"/>
    <w:rsid w:val="006668D1"/>
    <w:rsid w:val="00666930"/>
    <w:rsid w:val="00667116"/>
    <w:rsid w:val="00667298"/>
    <w:rsid w:val="0066742B"/>
    <w:rsid w:val="006716B3"/>
    <w:rsid w:val="00671D8B"/>
    <w:rsid w:val="00673356"/>
    <w:rsid w:val="00673E8D"/>
    <w:rsid w:val="006743D0"/>
    <w:rsid w:val="006747BD"/>
    <w:rsid w:val="006752CC"/>
    <w:rsid w:val="00680598"/>
    <w:rsid w:val="00681C7D"/>
    <w:rsid w:val="006821D1"/>
    <w:rsid w:val="00682EDE"/>
    <w:rsid w:val="006854AD"/>
    <w:rsid w:val="00685509"/>
    <w:rsid w:val="0069179F"/>
    <w:rsid w:val="00691815"/>
    <w:rsid w:val="00691BBB"/>
    <w:rsid w:val="00691C44"/>
    <w:rsid w:val="006923A9"/>
    <w:rsid w:val="0069371D"/>
    <w:rsid w:val="006942F6"/>
    <w:rsid w:val="00694770"/>
    <w:rsid w:val="0069524B"/>
    <w:rsid w:val="00696E83"/>
    <w:rsid w:val="0069743D"/>
    <w:rsid w:val="006A2927"/>
    <w:rsid w:val="006A3940"/>
    <w:rsid w:val="006A3B5F"/>
    <w:rsid w:val="006A42E5"/>
    <w:rsid w:val="006A4C72"/>
    <w:rsid w:val="006A6173"/>
    <w:rsid w:val="006A6920"/>
    <w:rsid w:val="006A6DB1"/>
    <w:rsid w:val="006A7191"/>
    <w:rsid w:val="006A7463"/>
    <w:rsid w:val="006B0F73"/>
    <w:rsid w:val="006B102B"/>
    <w:rsid w:val="006B3B10"/>
    <w:rsid w:val="006B3D62"/>
    <w:rsid w:val="006B4A50"/>
    <w:rsid w:val="006B5B23"/>
    <w:rsid w:val="006B61FD"/>
    <w:rsid w:val="006B6932"/>
    <w:rsid w:val="006B6C28"/>
    <w:rsid w:val="006B7B14"/>
    <w:rsid w:val="006B7C93"/>
    <w:rsid w:val="006C1B89"/>
    <w:rsid w:val="006C3C99"/>
    <w:rsid w:val="006C3EF8"/>
    <w:rsid w:val="006C4683"/>
    <w:rsid w:val="006C4CA8"/>
    <w:rsid w:val="006C7257"/>
    <w:rsid w:val="006C7A33"/>
    <w:rsid w:val="006D010C"/>
    <w:rsid w:val="006D15D2"/>
    <w:rsid w:val="006D1F34"/>
    <w:rsid w:val="006D388C"/>
    <w:rsid w:val="006D4810"/>
    <w:rsid w:val="006D6853"/>
    <w:rsid w:val="006D6C06"/>
    <w:rsid w:val="006D6F45"/>
    <w:rsid w:val="006D7EED"/>
    <w:rsid w:val="006E10AD"/>
    <w:rsid w:val="006E1242"/>
    <w:rsid w:val="006E295F"/>
    <w:rsid w:val="006E2A25"/>
    <w:rsid w:val="006E34A9"/>
    <w:rsid w:val="006E5CEC"/>
    <w:rsid w:val="006E6317"/>
    <w:rsid w:val="006E73D2"/>
    <w:rsid w:val="006F0370"/>
    <w:rsid w:val="006F0B0F"/>
    <w:rsid w:val="006F3DCF"/>
    <w:rsid w:val="006F5D77"/>
    <w:rsid w:val="006F5EB0"/>
    <w:rsid w:val="006F6E88"/>
    <w:rsid w:val="006F6F42"/>
    <w:rsid w:val="006F7C84"/>
    <w:rsid w:val="0070022B"/>
    <w:rsid w:val="007008B0"/>
    <w:rsid w:val="007021F5"/>
    <w:rsid w:val="007024C5"/>
    <w:rsid w:val="00702A78"/>
    <w:rsid w:val="00702D9B"/>
    <w:rsid w:val="007030D6"/>
    <w:rsid w:val="007048AE"/>
    <w:rsid w:val="00704F16"/>
    <w:rsid w:val="00705005"/>
    <w:rsid w:val="00707DE6"/>
    <w:rsid w:val="00707F76"/>
    <w:rsid w:val="007110DE"/>
    <w:rsid w:val="007121C0"/>
    <w:rsid w:val="00712293"/>
    <w:rsid w:val="0071245E"/>
    <w:rsid w:val="00713470"/>
    <w:rsid w:val="00713AF3"/>
    <w:rsid w:val="00714215"/>
    <w:rsid w:val="00714439"/>
    <w:rsid w:val="00716091"/>
    <w:rsid w:val="007160AE"/>
    <w:rsid w:val="00717DA8"/>
    <w:rsid w:val="007205C8"/>
    <w:rsid w:val="007236B3"/>
    <w:rsid w:val="007243AE"/>
    <w:rsid w:val="00724B9B"/>
    <w:rsid w:val="00726876"/>
    <w:rsid w:val="007276C9"/>
    <w:rsid w:val="00727C39"/>
    <w:rsid w:val="00732472"/>
    <w:rsid w:val="00732B95"/>
    <w:rsid w:val="0073410B"/>
    <w:rsid w:val="00736BEB"/>
    <w:rsid w:val="00737824"/>
    <w:rsid w:val="00740607"/>
    <w:rsid w:val="00740DBE"/>
    <w:rsid w:val="007410B6"/>
    <w:rsid w:val="007415FE"/>
    <w:rsid w:val="00741B6B"/>
    <w:rsid w:val="007420D2"/>
    <w:rsid w:val="007426E4"/>
    <w:rsid w:val="00742865"/>
    <w:rsid w:val="007431D0"/>
    <w:rsid w:val="00743713"/>
    <w:rsid w:val="00744D63"/>
    <w:rsid w:val="00745855"/>
    <w:rsid w:val="0074602B"/>
    <w:rsid w:val="00746AD3"/>
    <w:rsid w:val="00750D5D"/>
    <w:rsid w:val="00751266"/>
    <w:rsid w:val="0075208F"/>
    <w:rsid w:val="00753858"/>
    <w:rsid w:val="00754FD9"/>
    <w:rsid w:val="00755C7B"/>
    <w:rsid w:val="00755D10"/>
    <w:rsid w:val="00755F00"/>
    <w:rsid w:val="007606CC"/>
    <w:rsid w:val="00762109"/>
    <w:rsid w:val="007622C9"/>
    <w:rsid w:val="007628B8"/>
    <w:rsid w:val="00762E0F"/>
    <w:rsid w:val="007640CB"/>
    <w:rsid w:val="00767605"/>
    <w:rsid w:val="00767C3B"/>
    <w:rsid w:val="00771055"/>
    <w:rsid w:val="0077514E"/>
    <w:rsid w:val="00775262"/>
    <w:rsid w:val="0077608A"/>
    <w:rsid w:val="00776A5E"/>
    <w:rsid w:val="00777512"/>
    <w:rsid w:val="00777BB4"/>
    <w:rsid w:val="007800EA"/>
    <w:rsid w:val="007808F9"/>
    <w:rsid w:val="007816A2"/>
    <w:rsid w:val="007826EB"/>
    <w:rsid w:val="00782818"/>
    <w:rsid w:val="007836E0"/>
    <w:rsid w:val="00783A11"/>
    <w:rsid w:val="00783D48"/>
    <w:rsid w:val="00784568"/>
    <w:rsid w:val="0078574E"/>
    <w:rsid w:val="007866CF"/>
    <w:rsid w:val="00786C05"/>
    <w:rsid w:val="00786F04"/>
    <w:rsid w:val="00790643"/>
    <w:rsid w:val="007907D9"/>
    <w:rsid w:val="00790ED2"/>
    <w:rsid w:val="00791208"/>
    <w:rsid w:val="0079153A"/>
    <w:rsid w:val="007920F3"/>
    <w:rsid w:val="007922DC"/>
    <w:rsid w:val="00792461"/>
    <w:rsid w:val="007925C3"/>
    <w:rsid w:val="00792E7B"/>
    <w:rsid w:val="00793788"/>
    <w:rsid w:val="00793D87"/>
    <w:rsid w:val="00793FD3"/>
    <w:rsid w:val="007949A6"/>
    <w:rsid w:val="007949D9"/>
    <w:rsid w:val="007965BA"/>
    <w:rsid w:val="0079773C"/>
    <w:rsid w:val="00797A2E"/>
    <w:rsid w:val="007A02B2"/>
    <w:rsid w:val="007A1492"/>
    <w:rsid w:val="007A1BE3"/>
    <w:rsid w:val="007A1DCF"/>
    <w:rsid w:val="007A1F0B"/>
    <w:rsid w:val="007A329F"/>
    <w:rsid w:val="007A33A0"/>
    <w:rsid w:val="007A6771"/>
    <w:rsid w:val="007A6F9E"/>
    <w:rsid w:val="007A7002"/>
    <w:rsid w:val="007A7BD3"/>
    <w:rsid w:val="007B06CD"/>
    <w:rsid w:val="007B0F14"/>
    <w:rsid w:val="007B186D"/>
    <w:rsid w:val="007B2CA7"/>
    <w:rsid w:val="007B346F"/>
    <w:rsid w:val="007B4222"/>
    <w:rsid w:val="007B452A"/>
    <w:rsid w:val="007B5611"/>
    <w:rsid w:val="007B596C"/>
    <w:rsid w:val="007B5D25"/>
    <w:rsid w:val="007B664F"/>
    <w:rsid w:val="007C1A13"/>
    <w:rsid w:val="007C2BFD"/>
    <w:rsid w:val="007C3116"/>
    <w:rsid w:val="007C37CA"/>
    <w:rsid w:val="007C52E8"/>
    <w:rsid w:val="007C5325"/>
    <w:rsid w:val="007C5438"/>
    <w:rsid w:val="007C6156"/>
    <w:rsid w:val="007C68A6"/>
    <w:rsid w:val="007C7274"/>
    <w:rsid w:val="007D0133"/>
    <w:rsid w:val="007D2548"/>
    <w:rsid w:val="007D3227"/>
    <w:rsid w:val="007D3EC7"/>
    <w:rsid w:val="007D4934"/>
    <w:rsid w:val="007D51EB"/>
    <w:rsid w:val="007D6538"/>
    <w:rsid w:val="007D667D"/>
    <w:rsid w:val="007D7009"/>
    <w:rsid w:val="007E0C05"/>
    <w:rsid w:val="007E0D66"/>
    <w:rsid w:val="007E1147"/>
    <w:rsid w:val="007E3894"/>
    <w:rsid w:val="007E4708"/>
    <w:rsid w:val="007E4879"/>
    <w:rsid w:val="007E4C01"/>
    <w:rsid w:val="007E4F14"/>
    <w:rsid w:val="007F0280"/>
    <w:rsid w:val="007F0EFF"/>
    <w:rsid w:val="007F11D1"/>
    <w:rsid w:val="007F17FA"/>
    <w:rsid w:val="007F24A0"/>
    <w:rsid w:val="007F3B19"/>
    <w:rsid w:val="007F55B0"/>
    <w:rsid w:val="007F59D2"/>
    <w:rsid w:val="007F5B85"/>
    <w:rsid w:val="00801C6A"/>
    <w:rsid w:val="008029C2"/>
    <w:rsid w:val="00802B14"/>
    <w:rsid w:val="008032F7"/>
    <w:rsid w:val="00804002"/>
    <w:rsid w:val="008048C4"/>
    <w:rsid w:val="00807C5B"/>
    <w:rsid w:val="00807F7E"/>
    <w:rsid w:val="008100A8"/>
    <w:rsid w:val="008118E4"/>
    <w:rsid w:val="0081292B"/>
    <w:rsid w:val="00813D30"/>
    <w:rsid w:val="008152E2"/>
    <w:rsid w:val="00816151"/>
    <w:rsid w:val="008170CA"/>
    <w:rsid w:val="0082010E"/>
    <w:rsid w:val="008201B3"/>
    <w:rsid w:val="00820263"/>
    <w:rsid w:val="0082043D"/>
    <w:rsid w:val="00821124"/>
    <w:rsid w:val="008223D3"/>
    <w:rsid w:val="00822AF9"/>
    <w:rsid w:val="008238B8"/>
    <w:rsid w:val="0082429E"/>
    <w:rsid w:val="008254FC"/>
    <w:rsid w:val="00825FC5"/>
    <w:rsid w:val="00827E71"/>
    <w:rsid w:val="008300C4"/>
    <w:rsid w:val="0083026E"/>
    <w:rsid w:val="00830928"/>
    <w:rsid w:val="00831047"/>
    <w:rsid w:val="00831AB9"/>
    <w:rsid w:val="008347CA"/>
    <w:rsid w:val="00834A14"/>
    <w:rsid w:val="00836B2B"/>
    <w:rsid w:val="0083739A"/>
    <w:rsid w:val="00837DDE"/>
    <w:rsid w:val="00840C61"/>
    <w:rsid w:val="008418AC"/>
    <w:rsid w:val="0084348E"/>
    <w:rsid w:val="00843A7F"/>
    <w:rsid w:val="008457C5"/>
    <w:rsid w:val="00845937"/>
    <w:rsid w:val="00845B0E"/>
    <w:rsid w:val="00846A53"/>
    <w:rsid w:val="008477E2"/>
    <w:rsid w:val="00850639"/>
    <w:rsid w:val="00850814"/>
    <w:rsid w:val="0085158F"/>
    <w:rsid w:val="00851A78"/>
    <w:rsid w:val="0085206C"/>
    <w:rsid w:val="0085247F"/>
    <w:rsid w:val="00853782"/>
    <w:rsid w:val="00853A16"/>
    <w:rsid w:val="00854F2E"/>
    <w:rsid w:val="008554E5"/>
    <w:rsid w:val="00855707"/>
    <w:rsid w:val="00857962"/>
    <w:rsid w:val="00857DEA"/>
    <w:rsid w:val="008602AB"/>
    <w:rsid w:val="008603FC"/>
    <w:rsid w:val="00860709"/>
    <w:rsid w:val="00860F0C"/>
    <w:rsid w:val="00862828"/>
    <w:rsid w:val="00863296"/>
    <w:rsid w:val="0086488D"/>
    <w:rsid w:val="00864B18"/>
    <w:rsid w:val="008652A2"/>
    <w:rsid w:val="00870064"/>
    <w:rsid w:val="00870078"/>
    <w:rsid w:val="00870802"/>
    <w:rsid w:val="00870BB7"/>
    <w:rsid w:val="0087176C"/>
    <w:rsid w:val="008719D1"/>
    <w:rsid w:val="00871DB5"/>
    <w:rsid w:val="00872655"/>
    <w:rsid w:val="008759EA"/>
    <w:rsid w:val="00875D5F"/>
    <w:rsid w:val="00877646"/>
    <w:rsid w:val="00880308"/>
    <w:rsid w:val="00880393"/>
    <w:rsid w:val="00880675"/>
    <w:rsid w:val="008808AF"/>
    <w:rsid w:val="00880A82"/>
    <w:rsid w:val="00880E05"/>
    <w:rsid w:val="008814C1"/>
    <w:rsid w:val="00882278"/>
    <w:rsid w:val="008827B7"/>
    <w:rsid w:val="008835EC"/>
    <w:rsid w:val="00883B63"/>
    <w:rsid w:val="00883EF7"/>
    <w:rsid w:val="00884576"/>
    <w:rsid w:val="0088464C"/>
    <w:rsid w:val="00884919"/>
    <w:rsid w:val="00885E22"/>
    <w:rsid w:val="00886BB5"/>
    <w:rsid w:val="00887015"/>
    <w:rsid w:val="008877BB"/>
    <w:rsid w:val="00887EC4"/>
    <w:rsid w:val="0089006A"/>
    <w:rsid w:val="00890311"/>
    <w:rsid w:val="008905A6"/>
    <w:rsid w:val="00890F81"/>
    <w:rsid w:val="00890FB1"/>
    <w:rsid w:val="008910C5"/>
    <w:rsid w:val="0089162A"/>
    <w:rsid w:val="008921BF"/>
    <w:rsid w:val="00893302"/>
    <w:rsid w:val="00893D4D"/>
    <w:rsid w:val="008949FB"/>
    <w:rsid w:val="00895CFA"/>
    <w:rsid w:val="00895FDE"/>
    <w:rsid w:val="00896698"/>
    <w:rsid w:val="008975D8"/>
    <w:rsid w:val="00897A3C"/>
    <w:rsid w:val="008A01F4"/>
    <w:rsid w:val="008A1097"/>
    <w:rsid w:val="008A148B"/>
    <w:rsid w:val="008A1D89"/>
    <w:rsid w:val="008A1FD0"/>
    <w:rsid w:val="008A2173"/>
    <w:rsid w:val="008A2427"/>
    <w:rsid w:val="008A418C"/>
    <w:rsid w:val="008A455C"/>
    <w:rsid w:val="008A45B0"/>
    <w:rsid w:val="008A45ED"/>
    <w:rsid w:val="008A5457"/>
    <w:rsid w:val="008A54F0"/>
    <w:rsid w:val="008A5D4F"/>
    <w:rsid w:val="008A5FC8"/>
    <w:rsid w:val="008A6B96"/>
    <w:rsid w:val="008A6CA7"/>
    <w:rsid w:val="008B11DE"/>
    <w:rsid w:val="008B36BF"/>
    <w:rsid w:val="008B45E2"/>
    <w:rsid w:val="008B4C93"/>
    <w:rsid w:val="008B54F1"/>
    <w:rsid w:val="008B6307"/>
    <w:rsid w:val="008B699A"/>
    <w:rsid w:val="008B69DD"/>
    <w:rsid w:val="008B7B4A"/>
    <w:rsid w:val="008C05F4"/>
    <w:rsid w:val="008C0D7F"/>
    <w:rsid w:val="008C135B"/>
    <w:rsid w:val="008C1636"/>
    <w:rsid w:val="008C22C8"/>
    <w:rsid w:val="008C29FF"/>
    <w:rsid w:val="008C2AB0"/>
    <w:rsid w:val="008C46B1"/>
    <w:rsid w:val="008C4704"/>
    <w:rsid w:val="008C5130"/>
    <w:rsid w:val="008C56D5"/>
    <w:rsid w:val="008C6438"/>
    <w:rsid w:val="008C72A9"/>
    <w:rsid w:val="008D1779"/>
    <w:rsid w:val="008D28C9"/>
    <w:rsid w:val="008D31D0"/>
    <w:rsid w:val="008D340D"/>
    <w:rsid w:val="008D3EBB"/>
    <w:rsid w:val="008D404F"/>
    <w:rsid w:val="008D4811"/>
    <w:rsid w:val="008D63AC"/>
    <w:rsid w:val="008E0B1C"/>
    <w:rsid w:val="008E15FB"/>
    <w:rsid w:val="008E1A43"/>
    <w:rsid w:val="008E2177"/>
    <w:rsid w:val="008E2A8F"/>
    <w:rsid w:val="008E2B8B"/>
    <w:rsid w:val="008E511E"/>
    <w:rsid w:val="008E63B5"/>
    <w:rsid w:val="008E6678"/>
    <w:rsid w:val="008F037B"/>
    <w:rsid w:val="008F1A77"/>
    <w:rsid w:val="008F2AD5"/>
    <w:rsid w:val="008F3591"/>
    <w:rsid w:val="008F40C5"/>
    <w:rsid w:val="008F41E0"/>
    <w:rsid w:val="008F52CD"/>
    <w:rsid w:val="008F67AD"/>
    <w:rsid w:val="008F6DB4"/>
    <w:rsid w:val="008F6EF6"/>
    <w:rsid w:val="008F7A5C"/>
    <w:rsid w:val="00900365"/>
    <w:rsid w:val="00902011"/>
    <w:rsid w:val="009034DB"/>
    <w:rsid w:val="009037EC"/>
    <w:rsid w:val="0090527B"/>
    <w:rsid w:val="0090602F"/>
    <w:rsid w:val="00907347"/>
    <w:rsid w:val="00907645"/>
    <w:rsid w:val="00910F1C"/>
    <w:rsid w:val="009133E9"/>
    <w:rsid w:val="00913ABF"/>
    <w:rsid w:val="00913C99"/>
    <w:rsid w:val="00915C7C"/>
    <w:rsid w:val="0092082E"/>
    <w:rsid w:val="0092101E"/>
    <w:rsid w:val="0092155B"/>
    <w:rsid w:val="009217C1"/>
    <w:rsid w:val="00921C6E"/>
    <w:rsid w:val="00922047"/>
    <w:rsid w:val="00922754"/>
    <w:rsid w:val="00923C93"/>
    <w:rsid w:val="00924374"/>
    <w:rsid w:val="009249CF"/>
    <w:rsid w:val="00924A6F"/>
    <w:rsid w:val="00924B23"/>
    <w:rsid w:val="00925421"/>
    <w:rsid w:val="00926BC0"/>
    <w:rsid w:val="0092725B"/>
    <w:rsid w:val="009276BE"/>
    <w:rsid w:val="009308E4"/>
    <w:rsid w:val="00930ADC"/>
    <w:rsid w:val="00931BDA"/>
    <w:rsid w:val="0093288B"/>
    <w:rsid w:val="00932BEC"/>
    <w:rsid w:val="00933166"/>
    <w:rsid w:val="00933932"/>
    <w:rsid w:val="00934E30"/>
    <w:rsid w:val="009372F1"/>
    <w:rsid w:val="009376BE"/>
    <w:rsid w:val="00941D0B"/>
    <w:rsid w:val="00942A17"/>
    <w:rsid w:val="00943B39"/>
    <w:rsid w:val="0094440E"/>
    <w:rsid w:val="0094583E"/>
    <w:rsid w:val="00946512"/>
    <w:rsid w:val="009467D1"/>
    <w:rsid w:val="00946FE1"/>
    <w:rsid w:val="00947F22"/>
    <w:rsid w:val="009504B8"/>
    <w:rsid w:val="009508B2"/>
    <w:rsid w:val="009511AD"/>
    <w:rsid w:val="00953D8A"/>
    <w:rsid w:val="00955636"/>
    <w:rsid w:val="00955C48"/>
    <w:rsid w:val="009578EA"/>
    <w:rsid w:val="00957C44"/>
    <w:rsid w:val="00957D8E"/>
    <w:rsid w:val="009612A8"/>
    <w:rsid w:val="0096163D"/>
    <w:rsid w:val="009616B9"/>
    <w:rsid w:val="00962801"/>
    <w:rsid w:val="00962888"/>
    <w:rsid w:val="00962A07"/>
    <w:rsid w:val="00963495"/>
    <w:rsid w:val="00964EF6"/>
    <w:rsid w:val="00964F0E"/>
    <w:rsid w:val="00966795"/>
    <w:rsid w:val="00966827"/>
    <w:rsid w:val="00967CB2"/>
    <w:rsid w:val="009704B5"/>
    <w:rsid w:val="00970C69"/>
    <w:rsid w:val="009737BC"/>
    <w:rsid w:val="00973CE1"/>
    <w:rsid w:val="00974419"/>
    <w:rsid w:val="00974A70"/>
    <w:rsid w:val="00975B6C"/>
    <w:rsid w:val="00976598"/>
    <w:rsid w:val="009767A8"/>
    <w:rsid w:val="009769CF"/>
    <w:rsid w:val="009778EC"/>
    <w:rsid w:val="00977F6D"/>
    <w:rsid w:val="0098125A"/>
    <w:rsid w:val="009818EB"/>
    <w:rsid w:val="0098364B"/>
    <w:rsid w:val="009838C5"/>
    <w:rsid w:val="00983A6B"/>
    <w:rsid w:val="00983E2A"/>
    <w:rsid w:val="009845D9"/>
    <w:rsid w:val="00984E74"/>
    <w:rsid w:val="00985AB7"/>
    <w:rsid w:val="009861EA"/>
    <w:rsid w:val="009862BA"/>
    <w:rsid w:val="0098662E"/>
    <w:rsid w:val="0098668E"/>
    <w:rsid w:val="00986AE8"/>
    <w:rsid w:val="00986B14"/>
    <w:rsid w:val="009878AA"/>
    <w:rsid w:val="00990034"/>
    <w:rsid w:val="00991149"/>
    <w:rsid w:val="00992633"/>
    <w:rsid w:val="0099290B"/>
    <w:rsid w:val="00993B38"/>
    <w:rsid w:val="00994210"/>
    <w:rsid w:val="00994785"/>
    <w:rsid w:val="00994A4C"/>
    <w:rsid w:val="00994C51"/>
    <w:rsid w:val="00996595"/>
    <w:rsid w:val="009972B1"/>
    <w:rsid w:val="009973DA"/>
    <w:rsid w:val="00997519"/>
    <w:rsid w:val="00997577"/>
    <w:rsid w:val="009A05E9"/>
    <w:rsid w:val="009A0FBF"/>
    <w:rsid w:val="009A17AC"/>
    <w:rsid w:val="009A252C"/>
    <w:rsid w:val="009A2EBC"/>
    <w:rsid w:val="009A2F22"/>
    <w:rsid w:val="009A3057"/>
    <w:rsid w:val="009A4042"/>
    <w:rsid w:val="009A4151"/>
    <w:rsid w:val="009A4952"/>
    <w:rsid w:val="009A495A"/>
    <w:rsid w:val="009A66C3"/>
    <w:rsid w:val="009A6DAF"/>
    <w:rsid w:val="009B0089"/>
    <w:rsid w:val="009B267B"/>
    <w:rsid w:val="009B2C58"/>
    <w:rsid w:val="009B2D39"/>
    <w:rsid w:val="009B336B"/>
    <w:rsid w:val="009B4010"/>
    <w:rsid w:val="009B5920"/>
    <w:rsid w:val="009B671C"/>
    <w:rsid w:val="009B7192"/>
    <w:rsid w:val="009B7B12"/>
    <w:rsid w:val="009B7B7C"/>
    <w:rsid w:val="009C0C89"/>
    <w:rsid w:val="009C0F84"/>
    <w:rsid w:val="009C1AC7"/>
    <w:rsid w:val="009C1F78"/>
    <w:rsid w:val="009C24C6"/>
    <w:rsid w:val="009C3766"/>
    <w:rsid w:val="009C3C4B"/>
    <w:rsid w:val="009C4160"/>
    <w:rsid w:val="009C453F"/>
    <w:rsid w:val="009C49FB"/>
    <w:rsid w:val="009C4A42"/>
    <w:rsid w:val="009C4E54"/>
    <w:rsid w:val="009C5284"/>
    <w:rsid w:val="009C53FD"/>
    <w:rsid w:val="009C5B03"/>
    <w:rsid w:val="009C5DB8"/>
    <w:rsid w:val="009C6468"/>
    <w:rsid w:val="009C6BAC"/>
    <w:rsid w:val="009C7B39"/>
    <w:rsid w:val="009C7DB6"/>
    <w:rsid w:val="009C7F9F"/>
    <w:rsid w:val="009D1877"/>
    <w:rsid w:val="009D1F23"/>
    <w:rsid w:val="009D3151"/>
    <w:rsid w:val="009D45E7"/>
    <w:rsid w:val="009D59B6"/>
    <w:rsid w:val="009D6AC6"/>
    <w:rsid w:val="009D722C"/>
    <w:rsid w:val="009D7515"/>
    <w:rsid w:val="009E1BD6"/>
    <w:rsid w:val="009E3724"/>
    <w:rsid w:val="009E3D4A"/>
    <w:rsid w:val="009E3E54"/>
    <w:rsid w:val="009E40C6"/>
    <w:rsid w:val="009E41F7"/>
    <w:rsid w:val="009E49E5"/>
    <w:rsid w:val="009E6FC6"/>
    <w:rsid w:val="009E7D7A"/>
    <w:rsid w:val="009F11D0"/>
    <w:rsid w:val="009F27D6"/>
    <w:rsid w:val="009F326F"/>
    <w:rsid w:val="009F353D"/>
    <w:rsid w:val="009F3CDC"/>
    <w:rsid w:val="009F3F56"/>
    <w:rsid w:val="009F3FBB"/>
    <w:rsid w:val="009F47CB"/>
    <w:rsid w:val="009F5C10"/>
    <w:rsid w:val="009F6A88"/>
    <w:rsid w:val="009F76D8"/>
    <w:rsid w:val="009F7C67"/>
    <w:rsid w:val="00A00488"/>
    <w:rsid w:val="00A0112A"/>
    <w:rsid w:val="00A0190E"/>
    <w:rsid w:val="00A03DAA"/>
    <w:rsid w:val="00A0485E"/>
    <w:rsid w:val="00A04895"/>
    <w:rsid w:val="00A049C0"/>
    <w:rsid w:val="00A04A26"/>
    <w:rsid w:val="00A04C0A"/>
    <w:rsid w:val="00A06DD5"/>
    <w:rsid w:val="00A10A73"/>
    <w:rsid w:val="00A1135D"/>
    <w:rsid w:val="00A11BF3"/>
    <w:rsid w:val="00A1217E"/>
    <w:rsid w:val="00A12648"/>
    <w:rsid w:val="00A12D43"/>
    <w:rsid w:val="00A13EAC"/>
    <w:rsid w:val="00A1436D"/>
    <w:rsid w:val="00A144A2"/>
    <w:rsid w:val="00A150D6"/>
    <w:rsid w:val="00A201C3"/>
    <w:rsid w:val="00A21B4C"/>
    <w:rsid w:val="00A21C32"/>
    <w:rsid w:val="00A21E57"/>
    <w:rsid w:val="00A233CD"/>
    <w:rsid w:val="00A26F6E"/>
    <w:rsid w:val="00A31622"/>
    <w:rsid w:val="00A3275B"/>
    <w:rsid w:val="00A33623"/>
    <w:rsid w:val="00A34DD2"/>
    <w:rsid w:val="00A35F0B"/>
    <w:rsid w:val="00A3646B"/>
    <w:rsid w:val="00A36527"/>
    <w:rsid w:val="00A36ADE"/>
    <w:rsid w:val="00A376A4"/>
    <w:rsid w:val="00A37F61"/>
    <w:rsid w:val="00A37FE8"/>
    <w:rsid w:val="00A40767"/>
    <w:rsid w:val="00A40A46"/>
    <w:rsid w:val="00A40EF3"/>
    <w:rsid w:val="00A42E95"/>
    <w:rsid w:val="00A4440A"/>
    <w:rsid w:val="00A47AC5"/>
    <w:rsid w:val="00A47E43"/>
    <w:rsid w:val="00A51982"/>
    <w:rsid w:val="00A53C71"/>
    <w:rsid w:val="00A53DB0"/>
    <w:rsid w:val="00A5497B"/>
    <w:rsid w:val="00A554DB"/>
    <w:rsid w:val="00A55CBD"/>
    <w:rsid w:val="00A5645E"/>
    <w:rsid w:val="00A60C5E"/>
    <w:rsid w:val="00A62145"/>
    <w:rsid w:val="00A62D40"/>
    <w:rsid w:val="00A62FB6"/>
    <w:rsid w:val="00A655C5"/>
    <w:rsid w:val="00A65793"/>
    <w:rsid w:val="00A6687F"/>
    <w:rsid w:val="00A6786A"/>
    <w:rsid w:val="00A70E8A"/>
    <w:rsid w:val="00A71088"/>
    <w:rsid w:val="00A7225A"/>
    <w:rsid w:val="00A72572"/>
    <w:rsid w:val="00A7343F"/>
    <w:rsid w:val="00A73808"/>
    <w:rsid w:val="00A74739"/>
    <w:rsid w:val="00A74A04"/>
    <w:rsid w:val="00A74C33"/>
    <w:rsid w:val="00A77D51"/>
    <w:rsid w:val="00A830B0"/>
    <w:rsid w:val="00A838AB"/>
    <w:rsid w:val="00A909DE"/>
    <w:rsid w:val="00A90ADF"/>
    <w:rsid w:val="00A91742"/>
    <w:rsid w:val="00A91BC0"/>
    <w:rsid w:val="00A9271F"/>
    <w:rsid w:val="00A93B45"/>
    <w:rsid w:val="00A93F51"/>
    <w:rsid w:val="00A95F53"/>
    <w:rsid w:val="00A967D7"/>
    <w:rsid w:val="00A96EFC"/>
    <w:rsid w:val="00A97624"/>
    <w:rsid w:val="00AA145C"/>
    <w:rsid w:val="00AA15DE"/>
    <w:rsid w:val="00AA3A08"/>
    <w:rsid w:val="00AA5976"/>
    <w:rsid w:val="00AA6B65"/>
    <w:rsid w:val="00AA7CCD"/>
    <w:rsid w:val="00AB0BD6"/>
    <w:rsid w:val="00AB2430"/>
    <w:rsid w:val="00AB306C"/>
    <w:rsid w:val="00AB3531"/>
    <w:rsid w:val="00AB3C68"/>
    <w:rsid w:val="00AB42EB"/>
    <w:rsid w:val="00AB5502"/>
    <w:rsid w:val="00AC0FCF"/>
    <w:rsid w:val="00AC223B"/>
    <w:rsid w:val="00AC2906"/>
    <w:rsid w:val="00AC3D37"/>
    <w:rsid w:val="00AC5F8C"/>
    <w:rsid w:val="00AC67DF"/>
    <w:rsid w:val="00AC6F65"/>
    <w:rsid w:val="00AC6F8F"/>
    <w:rsid w:val="00AC7B3E"/>
    <w:rsid w:val="00AC7C4E"/>
    <w:rsid w:val="00AD00B7"/>
    <w:rsid w:val="00AD198F"/>
    <w:rsid w:val="00AD2EED"/>
    <w:rsid w:val="00AD4AD7"/>
    <w:rsid w:val="00AD500A"/>
    <w:rsid w:val="00AD5065"/>
    <w:rsid w:val="00AD6F42"/>
    <w:rsid w:val="00AD784A"/>
    <w:rsid w:val="00AE0FA6"/>
    <w:rsid w:val="00AE131E"/>
    <w:rsid w:val="00AE14F2"/>
    <w:rsid w:val="00AE1C05"/>
    <w:rsid w:val="00AE2EB3"/>
    <w:rsid w:val="00AE2F7C"/>
    <w:rsid w:val="00AE323A"/>
    <w:rsid w:val="00AE33D7"/>
    <w:rsid w:val="00AE3E55"/>
    <w:rsid w:val="00AE4470"/>
    <w:rsid w:val="00AE4DC8"/>
    <w:rsid w:val="00AE4FC6"/>
    <w:rsid w:val="00AE5ED2"/>
    <w:rsid w:val="00AE6000"/>
    <w:rsid w:val="00AE60C1"/>
    <w:rsid w:val="00AE6B82"/>
    <w:rsid w:val="00AE7D9D"/>
    <w:rsid w:val="00AF007B"/>
    <w:rsid w:val="00AF1F90"/>
    <w:rsid w:val="00AF257F"/>
    <w:rsid w:val="00AF3700"/>
    <w:rsid w:val="00AF380C"/>
    <w:rsid w:val="00AF3E9A"/>
    <w:rsid w:val="00AF43E2"/>
    <w:rsid w:val="00AF4F0A"/>
    <w:rsid w:val="00AF5635"/>
    <w:rsid w:val="00B00451"/>
    <w:rsid w:val="00B00BBC"/>
    <w:rsid w:val="00B012EA"/>
    <w:rsid w:val="00B02499"/>
    <w:rsid w:val="00B026F5"/>
    <w:rsid w:val="00B0410B"/>
    <w:rsid w:val="00B052E8"/>
    <w:rsid w:val="00B0554E"/>
    <w:rsid w:val="00B05897"/>
    <w:rsid w:val="00B06854"/>
    <w:rsid w:val="00B06C00"/>
    <w:rsid w:val="00B07411"/>
    <w:rsid w:val="00B07D88"/>
    <w:rsid w:val="00B1076C"/>
    <w:rsid w:val="00B10CA9"/>
    <w:rsid w:val="00B1100D"/>
    <w:rsid w:val="00B11421"/>
    <w:rsid w:val="00B119D4"/>
    <w:rsid w:val="00B11AAA"/>
    <w:rsid w:val="00B12BDA"/>
    <w:rsid w:val="00B1498C"/>
    <w:rsid w:val="00B16EFE"/>
    <w:rsid w:val="00B17110"/>
    <w:rsid w:val="00B17417"/>
    <w:rsid w:val="00B214E0"/>
    <w:rsid w:val="00B2204B"/>
    <w:rsid w:val="00B22516"/>
    <w:rsid w:val="00B22AC9"/>
    <w:rsid w:val="00B22E94"/>
    <w:rsid w:val="00B22F3F"/>
    <w:rsid w:val="00B22F95"/>
    <w:rsid w:val="00B24B82"/>
    <w:rsid w:val="00B250BA"/>
    <w:rsid w:val="00B25EFD"/>
    <w:rsid w:val="00B27515"/>
    <w:rsid w:val="00B30B83"/>
    <w:rsid w:val="00B30C48"/>
    <w:rsid w:val="00B30E52"/>
    <w:rsid w:val="00B31261"/>
    <w:rsid w:val="00B31929"/>
    <w:rsid w:val="00B31CD5"/>
    <w:rsid w:val="00B32D1C"/>
    <w:rsid w:val="00B32F07"/>
    <w:rsid w:val="00B35EAB"/>
    <w:rsid w:val="00B36BD2"/>
    <w:rsid w:val="00B37215"/>
    <w:rsid w:val="00B43625"/>
    <w:rsid w:val="00B43998"/>
    <w:rsid w:val="00B43ED1"/>
    <w:rsid w:val="00B442CC"/>
    <w:rsid w:val="00B45579"/>
    <w:rsid w:val="00B45774"/>
    <w:rsid w:val="00B45931"/>
    <w:rsid w:val="00B45E3E"/>
    <w:rsid w:val="00B46BAA"/>
    <w:rsid w:val="00B51387"/>
    <w:rsid w:val="00B51EC9"/>
    <w:rsid w:val="00B51F67"/>
    <w:rsid w:val="00B5234C"/>
    <w:rsid w:val="00B534DC"/>
    <w:rsid w:val="00B53A99"/>
    <w:rsid w:val="00B53CF6"/>
    <w:rsid w:val="00B54239"/>
    <w:rsid w:val="00B54768"/>
    <w:rsid w:val="00B54A8F"/>
    <w:rsid w:val="00B54C19"/>
    <w:rsid w:val="00B55873"/>
    <w:rsid w:val="00B57AD2"/>
    <w:rsid w:val="00B605E1"/>
    <w:rsid w:val="00B6070D"/>
    <w:rsid w:val="00B628E4"/>
    <w:rsid w:val="00B63781"/>
    <w:rsid w:val="00B63A6A"/>
    <w:rsid w:val="00B6404B"/>
    <w:rsid w:val="00B64445"/>
    <w:rsid w:val="00B64871"/>
    <w:rsid w:val="00B65013"/>
    <w:rsid w:val="00B6507B"/>
    <w:rsid w:val="00B66A73"/>
    <w:rsid w:val="00B7013E"/>
    <w:rsid w:val="00B715A7"/>
    <w:rsid w:val="00B76495"/>
    <w:rsid w:val="00B77341"/>
    <w:rsid w:val="00B774D1"/>
    <w:rsid w:val="00B80282"/>
    <w:rsid w:val="00B80528"/>
    <w:rsid w:val="00B81D1A"/>
    <w:rsid w:val="00B82C10"/>
    <w:rsid w:val="00B85273"/>
    <w:rsid w:val="00B8559F"/>
    <w:rsid w:val="00B85774"/>
    <w:rsid w:val="00B86534"/>
    <w:rsid w:val="00B86A0E"/>
    <w:rsid w:val="00B903DE"/>
    <w:rsid w:val="00B91A0C"/>
    <w:rsid w:val="00B93203"/>
    <w:rsid w:val="00B932A1"/>
    <w:rsid w:val="00B94128"/>
    <w:rsid w:val="00B967A4"/>
    <w:rsid w:val="00B972FB"/>
    <w:rsid w:val="00B975C5"/>
    <w:rsid w:val="00B97D14"/>
    <w:rsid w:val="00BA02FE"/>
    <w:rsid w:val="00BA055A"/>
    <w:rsid w:val="00BA0F44"/>
    <w:rsid w:val="00BA11DF"/>
    <w:rsid w:val="00BA15E7"/>
    <w:rsid w:val="00BA3797"/>
    <w:rsid w:val="00BA4967"/>
    <w:rsid w:val="00BA6178"/>
    <w:rsid w:val="00BA6301"/>
    <w:rsid w:val="00BB035B"/>
    <w:rsid w:val="00BB0542"/>
    <w:rsid w:val="00BB0F18"/>
    <w:rsid w:val="00BB110D"/>
    <w:rsid w:val="00BB1240"/>
    <w:rsid w:val="00BB126D"/>
    <w:rsid w:val="00BB1415"/>
    <w:rsid w:val="00BB206F"/>
    <w:rsid w:val="00BB3546"/>
    <w:rsid w:val="00BB3D01"/>
    <w:rsid w:val="00BB42A0"/>
    <w:rsid w:val="00BB46B7"/>
    <w:rsid w:val="00BB4DC4"/>
    <w:rsid w:val="00BB54C4"/>
    <w:rsid w:val="00BB6560"/>
    <w:rsid w:val="00BB6684"/>
    <w:rsid w:val="00BC0199"/>
    <w:rsid w:val="00BC04E1"/>
    <w:rsid w:val="00BC0C8D"/>
    <w:rsid w:val="00BC150C"/>
    <w:rsid w:val="00BC1B7B"/>
    <w:rsid w:val="00BC3B7D"/>
    <w:rsid w:val="00BC5EC8"/>
    <w:rsid w:val="00BC63CA"/>
    <w:rsid w:val="00BC6CBF"/>
    <w:rsid w:val="00BC6F0A"/>
    <w:rsid w:val="00BC6FFB"/>
    <w:rsid w:val="00BD07E9"/>
    <w:rsid w:val="00BD09EE"/>
    <w:rsid w:val="00BD0AD5"/>
    <w:rsid w:val="00BD131A"/>
    <w:rsid w:val="00BD140C"/>
    <w:rsid w:val="00BD1A87"/>
    <w:rsid w:val="00BD1D72"/>
    <w:rsid w:val="00BD2CC1"/>
    <w:rsid w:val="00BD405A"/>
    <w:rsid w:val="00BD420C"/>
    <w:rsid w:val="00BD4257"/>
    <w:rsid w:val="00BD42C1"/>
    <w:rsid w:val="00BD4B8E"/>
    <w:rsid w:val="00BD543F"/>
    <w:rsid w:val="00BD5AE7"/>
    <w:rsid w:val="00BD5DED"/>
    <w:rsid w:val="00BE0480"/>
    <w:rsid w:val="00BE0D3F"/>
    <w:rsid w:val="00BE16A0"/>
    <w:rsid w:val="00BE20EE"/>
    <w:rsid w:val="00BE2D43"/>
    <w:rsid w:val="00BE2E7E"/>
    <w:rsid w:val="00BE3F14"/>
    <w:rsid w:val="00BE44FA"/>
    <w:rsid w:val="00BE4FB7"/>
    <w:rsid w:val="00BE517E"/>
    <w:rsid w:val="00BE55BB"/>
    <w:rsid w:val="00BF1BED"/>
    <w:rsid w:val="00BF21E1"/>
    <w:rsid w:val="00BF33CE"/>
    <w:rsid w:val="00BF3E23"/>
    <w:rsid w:val="00BF4022"/>
    <w:rsid w:val="00BF521A"/>
    <w:rsid w:val="00BF5CF5"/>
    <w:rsid w:val="00C0120E"/>
    <w:rsid w:val="00C01915"/>
    <w:rsid w:val="00C01A55"/>
    <w:rsid w:val="00C01F63"/>
    <w:rsid w:val="00C0206E"/>
    <w:rsid w:val="00C020CE"/>
    <w:rsid w:val="00C0390E"/>
    <w:rsid w:val="00C039AA"/>
    <w:rsid w:val="00C040D8"/>
    <w:rsid w:val="00C04343"/>
    <w:rsid w:val="00C04650"/>
    <w:rsid w:val="00C04E46"/>
    <w:rsid w:val="00C050FC"/>
    <w:rsid w:val="00C05F72"/>
    <w:rsid w:val="00C06BB3"/>
    <w:rsid w:val="00C06D95"/>
    <w:rsid w:val="00C07D43"/>
    <w:rsid w:val="00C105AD"/>
    <w:rsid w:val="00C10984"/>
    <w:rsid w:val="00C109F6"/>
    <w:rsid w:val="00C10B5E"/>
    <w:rsid w:val="00C12772"/>
    <w:rsid w:val="00C1294D"/>
    <w:rsid w:val="00C14E82"/>
    <w:rsid w:val="00C173A2"/>
    <w:rsid w:val="00C1760E"/>
    <w:rsid w:val="00C176FF"/>
    <w:rsid w:val="00C20323"/>
    <w:rsid w:val="00C20698"/>
    <w:rsid w:val="00C2118C"/>
    <w:rsid w:val="00C21C41"/>
    <w:rsid w:val="00C24ED4"/>
    <w:rsid w:val="00C26052"/>
    <w:rsid w:val="00C2643A"/>
    <w:rsid w:val="00C277BF"/>
    <w:rsid w:val="00C31734"/>
    <w:rsid w:val="00C32824"/>
    <w:rsid w:val="00C32B71"/>
    <w:rsid w:val="00C331F5"/>
    <w:rsid w:val="00C343D9"/>
    <w:rsid w:val="00C34AB4"/>
    <w:rsid w:val="00C35C7C"/>
    <w:rsid w:val="00C36EB3"/>
    <w:rsid w:val="00C37022"/>
    <w:rsid w:val="00C37B5F"/>
    <w:rsid w:val="00C37ED8"/>
    <w:rsid w:val="00C37FD6"/>
    <w:rsid w:val="00C400A7"/>
    <w:rsid w:val="00C41331"/>
    <w:rsid w:val="00C4218C"/>
    <w:rsid w:val="00C43354"/>
    <w:rsid w:val="00C47306"/>
    <w:rsid w:val="00C51269"/>
    <w:rsid w:val="00C5132C"/>
    <w:rsid w:val="00C5137E"/>
    <w:rsid w:val="00C513AA"/>
    <w:rsid w:val="00C519A5"/>
    <w:rsid w:val="00C52580"/>
    <w:rsid w:val="00C53E54"/>
    <w:rsid w:val="00C5730C"/>
    <w:rsid w:val="00C57F39"/>
    <w:rsid w:val="00C60267"/>
    <w:rsid w:val="00C608D9"/>
    <w:rsid w:val="00C60D30"/>
    <w:rsid w:val="00C61145"/>
    <w:rsid w:val="00C62230"/>
    <w:rsid w:val="00C625DF"/>
    <w:rsid w:val="00C63A84"/>
    <w:rsid w:val="00C661EB"/>
    <w:rsid w:val="00C66A8B"/>
    <w:rsid w:val="00C66B26"/>
    <w:rsid w:val="00C701B8"/>
    <w:rsid w:val="00C72F76"/>
    <w:rsid w:val="00C737F1"/>
    <w:rsid w:val="00C738FB"/>
    <w:rsid w:val="00C7420D"/>
    <w:rsid w:val="00C757DF"/>
    <w:rsid w:val="00C75B7C"/>
    <w:rsid w:val="00C777B2"/>
    <w:rsid w:val="00C7788E"/>
    <w:rsid w:val="00C77A54"/>
    <w:rsid w:val="00C81B02"/>
    <w:rsid w:val="00C839AD"/>
    <w:rsid w:val="00C84FA4"/>
    <w:rsid w:val="00C85DA0"/>
    <w:rsid w:val="00C8604D"/>
    <w:rsid w:val="00C862D5"/>
    <w:rsid w:val="00C862FC"/>
    <w:rsid w:val="00C86AF4"/>
    <w:rsid w:val="00C877AB"/>
    <w:rsid w:val="00C87E64"/>
    <w:rsid w:val="00C90FB3"/>
    <w:rsid w:val="00C91E36"/>
    <w:rsid w:val="00C92AAE"/>
    <w:rsid w:val="00C940A9"/>
    <w:rsid w:val="00C947A7"/>
    <w:rsid w:val="00CA047D"/>
    <w:rsid w:val="00CA0906"/>
    <w:rsid w:val="00CA0BB9"/>
    <w:rsid w:val="00CA0BE0"/>
    <w:rsid w:val="00CA187E"/>
    <w:rsid w:val="00CA1A2F"/>
    <w:rsid w:val="00CA243D"/>
    <w:rsid w:val="00CA300F"/>
    <w:rsid w:val="00CA36FA"/>
    <w:rsid w:val="00CA47E5"/>
    <w:rsid w:val="00CA4DC3"/>
    <w:rsid w:val="00CA705E"/>
    <w:rsid w:val="00CA759E"/>
    <w:rsid w:val="00CA7866"/>
    <w:rsid w:val="00CB075A"/>
    <w:rsid w:val="00CB1490"/>
    <w:rsid w:val="00CB20CA"/>
    <w:rsid w:val="00CB2D20"/>
    <w:rsid w:val="00CB36D8"/>
    <w:rsid w:val="00CB555B"/>
    <w:rsid w:val="00CB6DF2"/>
    <w:rsid w:val="00CB74FB"/>
    <w:rsid w:val="00CB7F46"/>
    <w:rsid w:val="00CC0AD3"/>
    <w:rsid w:val="00CC1FCD"/>
    <w:rsid w:val="00CC2D79"/>
    <w:rsid w:val="00CC34B3"/>
    <w:rsid w:val="00CC435F"/>
    <w:rsid w:val="00CC5411"/>
    <w:rsid w:val="00CC61F2"/>
    <w:rsid w:val="00CC627A"/>
    <w:rsid w:val="00CC6B48"/>
    <w:rsid w:val="00CD038D"/>
    <w:rsid w:val="00CD0780"/>
    <w:rsid w:val="00CD1A21"/>
    <w:rsid w:val="00CD2B99"/>
    <w:rsid w:val="00CD3769"/>
    <w:rsid w:val="00CD3E1B"/>
    <w:rsid w:val="00CD43CA"/>
    <w:rsid w:val="00CD4D27"/>
    <w:rsid w:val="00CD5136"/>
    <w:rsid w:val="00CD5405"/>
    <w:rsid w:val="00CD7CF0"/>
    <w:rsid w:val="00CD7EAB"/>
    <w:rsid w:val="00CE0292"/>
    <w:rsid w:val="00CE075E"/>
    <w:rsid w:val="00CE11DF"/>
    <w:rsid w:val="00CE2928"/>
    <w:rsid w:val="00CE3365"/>
    <w:rsid w:val="00CE3974"/>
    <w:rsid w:val="00CE4576"/>
    <w:rsid w:val="00CE4722"/>
    <w:rsid w:val="00CE5204"/>
    <w:rsid w:val="00CF071D"/>
    <w:rsid w:val="00CF0A88"/>
    <w:rsid w:val="00CF17DE"/>
    <w:rsid w:val="00CF1A6C"/>
    <w:rsid w:val="00CF1BA8"/>
    <w:rsid w:val="00CF1E41"/>
    <w:rsid w:val="00CF2744"/>
    <w:rsid w:val="00CF3CC4"/>
    <w:rsid w:val="00CF48A7"/>
    <w:rsid w:val="00CF5002"/>
    <w:rsid w:val="00CF59CC"/>
    <w:rsid w:val="00CF5D9C"/>
    <w:rsid w:val="00CF5DFC"/>
    <w:rsid w:val="00CF6291"/>
    <w:rsid w:val="00CF6C60"/>
    <w:rsid w:val="00CF7419"/>
    <w:rsid w:val="00CF7EED"/>
    <w:rsid w:val="00D02698"/>
    <w:rsid w:val="00D02DA7"/>
    <w:rsid w:val="00D02F88"/>
    <w:rsid w:val="00D0364B"/>
    <w:rsid w:val="00D0656A"/>
    <w:rsid w:val="00D06931"/>
    <w:rsid w:val="00D06B59"/>
    <w:rsid w:val="00D07993"/>
    <w:rsid w:val="00D10E9C"/>
    <w:rsid w:val="00D12B19"/>
    <w:rsid w:val="00D1337F"/>
    <w:rsid w:val="00D13AD4"/>
    <w:rsid w:val="00D144B9"/>
    <w:rsid w:val="00D1497F"/>
    <w:rsid w:val="00D15E90"/>
    <w:rsid w:val="00D16E66"/>
    <w:rsid w:val="00D16FFA"/>
    <w:rsid w:val="00D173D8"/>
    <w:rsid w:val="00D17D56"/>
    <w:rsid w:val="00D20C58"/>
    <w:rsid w:val="00D20E8F"/>
    <w:rsid w:val="00D213E5"/>
    <w:rsid w:val="00D226E7"/>
    <w:rsid w:val="00D22B1A"/>
    <w:rsid w:val="00D22FB9"/>
    <w:rsid w:val="00D2368F"/>
    <w:rsid w:val="00D237A6"/>
    <w:rsid w:val="00D239C4"/>
    <w:rsid w:val="00D23E61"/>
    <w:rsid w:val="00D260AF"/>
    <w:rsid w:val="00D26780"/>
    <w:rsid w:val="00D30E1F"/>
    <w:rsid w:val="00D3177F"/>
    <w:rsid w:val="00D318CB"/>
    <w:rsid w:val="00D3236C"/>
    <w:rsid w:val="00D32F43"/>
    <w:rsid w:val="00D34212"/>
    <w:rsid w:val="00D35001"/>
    <w:rsid w:val="00D35B34"/>
    <w:rsid w:val="00D35BA9"/>
    <w:rsid w:val="00D36252"/>
    <w:rsid w:val="00D36F10"/>
    <w:rsid w:val="00D40E0D"/>
    <w:rsid w:val="00D40F3E"/>
    <w:rsid w:val="00D41479"/>
    <w:rsid w:val="00D421DF"/>
    <w:rsid w:val="00D433A8"/>
    <w:rsid w:val="00D43F42"/>
    <w:rsid w:val="00D441AD"/>
    <w:rsid w:val="00D45D85"/>
    <w:rsid w:val="00D4673D"/>
    <w:rsid w:val="00D50B68"/>
    <w:rsid w:val="00D511B7"/>
    <w:rsid w:val="00D51B53"/>
    <w:rsid w:val="00D52AD2"/>
    <w:rsid w:val="00D52B71"/>
    <w:rsid w:val="00D52D1D"/>
    <w:rsid w:val="00D53573"/>
    <w:rsid w:val="00D54CD8"/>
    <w:rsid w:val="00D55B30"/>
    <w:rsid w:val="00D5627D"/>
    <w:rsid w:val="00D56E2D"/>
    <w:rsid w:val="00D5715F"/>
    <w:rsid w:val="00D57E84"/>
    <w:rsid w:val="00D6107D"/>
    <w:rsid w:val="00D61FD9"/>
    <w:rsid w:val="00D62C1B"/>
    <w:rsid w:val="00D634D6"/>
    <w:rsid w:val="00D63869"/>
    <w:rsid w:val="00D64D43"/>
    <w:rsid w:val="00D6570E"/>
    <w:rsid w:val="00D6585A"/>
    <w:rsid w:val="00D663A1"/>
    <w:rsid w:val="00D67919"/>
    <w:rsid w:val="00D67F22"/>
    <w:rsid w:val="00D70297"/>
    <w:rsid w:val="00D70F20"/>
    <w:rsid w:val="00D72202"/>
    <w:rsid w:val="00D7288D"/>
    <w:rsid w:val="00D72BC1"/>
    <w:rsid w:val="00D72C88"/>
    <w:rsid w:val="00D73EBD"/>
    <w:rsid w:val="00D75484"/>
    <w:rsid w:val="00D75A90"/>
    <w:rsid w:val="00D75ECB"/>
    <w:rsid w:val="00D775D0"/>
    <w:rsid w:val="00D7788E"/>
    <w:rsid w:val="00D812DD"/>
    <w:rsid w:val="00D81567"/>
    <w:rsid w:val="00D82E4D"/>
    <w:rsid w:val="00D83CDB"/>
    <w:rsid w:val="00D847A3"/>
    <w:rsid w:val="00D867C9"/>
    <w:rsid w:val="00D90EFB"/>
    <w:rsid w:val="00D92493"/>
    <w:rsid w:val="00D935D1"/>
    <w:rsid w:val="00D94A22"/>
    <w:rsid w:val="00D955C8"/>
    <w:rsid w:val="00D96583"/>
    <w:rsid w:val="00D96E64"/>
    <w:rsid w:val="00DA022C"/>
    <w:rsid w:val="00DA0AF2"/>
    <w:rsid w:val="00DA136A"/>
    <w:rsid w:val="00DA202F"/>
    <w:rsid w:val="00DA2076"/>
    <w:rsid w:val="00DA2143"/>
    <w:rsid w:val="00DA4EBC"/>
    <w:rsid w:val="00DA5662"/>
    <w:rsid w:val="00DA68A7"/>
    <w:rsid w:val="00DA6FCD"/>
    <w:rsid w:val="00DB26C2"/>
    <w:rsid w:val="00DB3131"/>
    <w:rsid w:val="00DB3EF5"/>
    <w:rsid w:val="00DB51C1"/>
    <w:rsid w:val="00DB586A"/>
    <w:rsid w:val="00DB639A"/>
    <w:rsid w:val="00DB7D51"/>
    <w:rsid w:val="00DC0090"/>
    <w:rsid w:val="00DC0FF1"/>
    <w:rsid w:val="00DC24D8"/>
    <w:rsid w:val="00DC3D0E"/>
    <w:rsid w:val="00DC428E"/>
    <w:rsid w:val="00DC532B"/>
    <w:rsid w:val="00DC712A"/>
    <w:rsid w:val="00DC76B2"/>
    <w:rsid w:val="00DC7925"/>
    <w:rsid w:val="00DD06D6"/>
    <w:rsid w:val="00DD197D"/>
    <w:rsid w:val="00DD401D"/>
    <w:rsid w:val="00DD6039"/>
    <w:rsid w:val="00DD72F7"/>
    <w:rsid w:val="00DE09BF"/>
    <w:rsid w:val="00DE0D63"/>
    <w:rsid w:val="00DE0DBE"/>
    <w:rsid w:val="00DE1793"/>
    <w:rsid w:val="00DE2DE6"/>
    <w:rsid w:val="00DE4156"/>
    <w:rsid w:val="00DE426D"/>
    <w:rsid w:val="00DE6595"/>
    <w:rsid w:val="00DE763F"/>
    <w:rsid w:val="00DF1811"/>
    <w:rsid w:val="00DF262E"/>
    <w:rsid w:val="00DF31D7"/>
    <w:rsid w:val="00DF3323"/>
    <w:rsid w:val="00DF3447"/>
    <w:rsid w:val="00DF4351"/>
    <w:rsid w:val="00DF4E54"/>
    <w:rsid w:val="00DF5872"/>
    <w:rsid w:val="00DF5DFF"/>
    <w:rsid w:val="00DF61F0"/>
    <w:rsid w:val="00DF64D6"/>
    <w:rsid w:val="00DF753A"/>
    <w:rsid w:val="00E0012E"/>
    <w:rsid w:val="00E013DF"/>
    <w:rsid w:val="00E0143D"/>
    <w:rsid w:val="00E016EC"/>
    <w:rsid w:val="00E01FBE"/>
    <w:rsid w:val="00E0268A"/>
    <w:rsid w:val="00E036C6"/>
    <w:rsid w:val="00E03F05"/>
    <w:rsid w:val="00E04547"/>
    <w:rsid w:val="00E04C10"/>
    <w:rsid w:val="00E06162"/>
    <w:rsid w:val="00E11BD2"/>
    <w:rsid w:val="00E12ADC"/>
    <w:rsid w:val="00E1457F"/>
    <w:rsid w:val="00E15398"/>
    <w:rsid w:val="00E1542A"/>
    <w:rsid w:val="00E15516"/>
    <w:rsid w:val="00E15DC7"/>
    <w:rsid w:val="00E17A55"/>
    <w:rsid w:val="00E20F84"/>
    <w:rsid w:val="00E21083"/>
    <w:rsid w:val="00E21501"/>
    <w:rsid w:val="00E21526"/>
    <w:rsid w:val="00E216AE"/>
    <w:rsid w:val="00E2197A"/>
    <w:rsid w:val="00E2234C"/>
    <w:rsid w:val="00E22BF2"/>
    <w:rsid w:val="00E23BEE"/>
    <w:rsid w:val="00E26E8B"/>
    <w:rsid w:val="00E30518"/>
    <w:rsid w:val="00E3200D"/>
    <w:rsid w:val="00E341A5"/>
    <w:rsid w:val="00E36A1E"/>
    <w:rsid w:val="00E377CF"/>
    <w:rsid w:val="00E37CCE"/>
    <w:rsid w:val="00E402A5"/>
    <w:rsid w:val="00E4107C"/>
    <w:rsid w:val="00E4222D"/>
    <w:rsid w:val="00E42B45"/>
    <w:rsid w:val="00E448D8"/>
    <w:rsid w:val="00E4615D"/>
    <w:rsid w:val="00E46ADF"/>
    <w:rsid w:val="00E50E79"/>
    <w:rsid w:val="00E5135A"/>
    <w:rsid w:val="00E514ED"/>
    <w:rsid w:val="00E51D86"/>
    <w:rsid w:val="00E521C7"/>
    <w:rsid w:val="00E522A9"/>
    <w:rsid w:val="00E52DE9"/>
    <w:rsid w:val="00E5357F"/>
    <w:rsid w:val="00E54168"/>
    <w:rsid w:val="00E55327"/>
    <w:rsid w:val="00E55355"/>
    <w:rsid w:val="00E5589A"/>
    <w:rsid w:val="00E55C8A"/>
    <w:rsid w:val="00E56443"/>
    <w:rsid w:val="00E56FD6"/>
    <w:rsid w:val="00E600D0"/>
    <w:rsid w:val="00E60632"/>
    <w:rsid w:val="00E60A78"/>
    <w:rsid w:val="00E617A8"/>
    <w:rsid w:val="00E62BC6"/>
    <w:rsid w:val="00E63390"/>
    <w:rsid w:val="00E633AB"/>
    <w:rsid w:val="00E635B4"/>
    <w:rsid w:val="00E64C98"/>
    <w:rsid w:val="00E66375"/>
    <w:rsid w:val="00E6697C"/>
    <w:rsid w:val="00E66D67"/>
    <w:rsid w:val="00E671B9"/>
    <w:rsid w:val="00E679F1"/>
    <w:rsid w:val="00E70AD3"/>
    <w:rsid w:val="00E70C29"/>
    <w:rsid w:val="00E712A2"/>
    <w:rsid w:val="00E72263"/>
    <w:rsid w:val="00E72FA7"/>
    <w:rsid w:val="00E73466"/>
    <w:rsid w:val="00E7410C"/>
    <w:rsid w:val="00E7634C"/>
    <w:rsid w:val="00E76850"/>
    <w:rsid w:val="00E76963"/>
    <w:rsid w:val="00E774A3"/>
    <w:rsid w:val="00E77934"/>
    <w:rsid w:val="00E8025F"/>
    <w:rsid w:val="00E80F91"/>
    <w:rsid w:val="00E819C2"/>
    <w:rsid w:val="00E81A3F"/>
    <w:rsid w:val="00E8407C"/>
    <w:rsid w:val="00E84E1C"/>
    <w:rsid w:val="00E856C8"/>
    <w:rsid w:val="00E86705"/>
    <w:rsid w:val="00E8678D"/>
    <w:rsid w:val="00E86A31"/>
    <w:rsid w:val="00E939ED"/>
    <w:rsid w:val="00E93A50"/>
    <w:rsid w:val="00E93D74"/>
    <w:rsid w:val="00E94FCD"/>
    <w:rsid w:val="00E973E6"/>
    <w:rsid w:val="00EA073A"/>
    <w:rsid w:val="00EA0747"/>
    <w:rsid w:val="00EA0B28"/>
    <w:rsid w:val="00EA147F"/>
    <w:rsid w:val="00EA1E16"/>
    <w:rsid w:val="00EA261A"/>
    <w:rsid w:val="00EA2664"/>
    <w:rsid w:val="00EA32A5"/>
    <w:rsid w:val="00EA3B1A"/>
    <w:rsid w:val="00EA4F7F"/>
    <w:rsid w:val="00EA5164"/>
    <w:rsid w:val="00EA5877"/>
    <w:rsid w:val="00EA7052"/>
    <w:rsid w:val="00EA7460"/>
    <w:rsid w:val="00EA755A"/>
    <w:rsid w:val="00EA7C24"/>
    <w:rsid w:val="00EA7D50"/>
    <w:rsid w:val="00EB073E"/>
    <w:rsid w:val="00EB14CE"/>
    <w:rsid w:val="00EB16CC"/>
    <w:rsid w:val="00EB23E8"/>
    <w:rsid w:val="00EB288C"/>
    <w:rsid w:val="00EB29D9"/>
    <w:rsid w:val="00EB2AAC"/>
    <w:rsid w:val="00EB2AEC"/>
    <w:rsid w:val="00EB42EC"/>
    <w:rsid w:val="00EB5714"/>
    <w:rsid w:val="00EB5731"/>
    <w:rsid w:val="00EB578D"/>
    <w:rsid w:val="00EB5935"/>
    <w:rsid w:val="00EB5A1A"/>
    <w:rsid w:val="00EB6A20"/>
    <w:rsid w:val="00EB729C"/>
    <w:rsid w:val="00EB7AA2"/>
    <w:rsid w:val="00EC36D5"/>
    <w:rsid w:val="00EC3970"/>
    <w:rsid w:val="00EC538B"/>
    <w:rsid w:val="00EC5B7C"/>
    <w:rsid w:val="00EC6F27"/>
    <w:rsid w:val="00ED20F1"/>
    <w:rsid w:val="00ED362F"/>
    <w:rsid w:val="00ED3CAA"/>
    <w:rsid w:val="00ED7F74"/>
    <w:rsid w:val="00EE0721"/>
    <w:rsid w:val="00EE0C03"/>
    <w:rsid w:val="00EE1409"/>
    <w:rsid w:val="00EE5377"/>
    <w:rsid w:val="00EE5A6E"/>
    <w:rsid w:val="00EE6138"/>
    <w:rsid w:val="00EE69CA"/>
    <w:rsid w:val="00EE6B82"/>
    <w:rsid w:val="00EE6E06"/>
    <w:rsid w:val="00EF14C8"/>
    <w:rsid w:val="00EF14EB"/>
    <w:rsid w:val="00EF242F"/>
    <w:rsid w:val="00EF3205"/>
    <w:rsid w:val="00EF47EB"/>
    <w:rsid w:val="00EF493B"/>
    <w:rsid w:val="00EF53FC"/>
    <w:rsid w:val="00EF6580"/>
    <w:rsid w:val="00EF7078"/>
    <w:rsid w:val="00EF774A"/>
    <w:rsid w:val="00EF7B99"/>
    <w:rsid w:val="00EF7C35"/>
    <w:rsid w:val="00F005D5"/>
    <w:rsid w:val="00F00605"/>
    <w:rsid w:val="00F01757"/>
    <w:rsid w:val="00F017EF"/>
    <w:rsid w:val="00F022EA"/>
    <w:rsid w:val="00F032D2"/>
    <w:rsid w:val="00F0389E"/>
    <w:rsid w:val="00F03E0D"/>
    <w:rsid w:val="00F06920"/>
    <w:rsid w:val="00F06F6A"/>
    <w:rsid w:val="00F0735A"/>
    <w:rsid w:val="00F074B5"/>
    <w:rsid w:val="00F07D9B"/>
    <w:rsid w:val="00F10FF6"/>
    <w:rsid w:val="00F15ACC"/>
    <w:rsid w:val="00F15D26"/>
    <w:rsid w:val="00F173A9"/>
    <w:rsid w:val="00F20585"/>
    <w:rsid w:val="00F20618"/>
    <w:rsid w:val="00F21222"/>
    <w:rsid w:val="00F2136F"/>
    <w:rsid w:val="00F21414"/>
    <w:rsid w:val="00F23149"/>
    <w:rsid w:val="00F23714"/>
    <w:rsid w:val="00F239D5"/>
    <w:rsid w:val="00F24AB1"/>
    <w:rsid w:val="00F24D1D"/>
    <w:rsid w:val="00F2559C"/>
    <w:rsid w:val="00F258DC"/>
    <w:rsid w:val="00F25E10"/>
    <w:rsid w:val="00F25E43"/>
    <w:rsid w:val="00F25FDF"/>
    <w:rsid w:val="00F27902"/>
    <w:rsid w:val="00F27D93"/>
    <w:rsid w:val="00F312A6"/>
    <w:rsid w:val="00F31924"/>
    <w:rsid w:val="00F31D1E"/>
    <w:rsid w:val="00F31E9B"/>
    <w:rsid w:val="00F31F55"/>
    <w:rsid w:val="00F32C65"/>
    <w:rsid w:val="00F33936"/>
    <w:rsid w:val="00F33BFA"/>
    <w:rsid w:val="00F34226"/>
    <w:rsid w:val="00F34297"/>
    <w:rsid w:val="00F355EB"/>
    <w:rsid w:val="00F40D14"/>
    <w:rsid w:val="00F41036"/>
    <w:rsid w:val="00F41041"/>
    <w:rsid w:val="00F41B61"/>
    <w:rsid w:val="00F43B1F"/>
    <w:rsid w:val="00F43D2C"/>
    <w:rsid w:val="00F43F86"/>
    <w:rsid w:val="00F4443D"/>
    <w:rsid w:val="00F44575"/>
    <w:rsid w:val="00F445CD"/>
    <w:rsid w:val="00F44BBA"/>
    <w:rsid w:val="00F44BC8"/>
    <w:rsid w:val="00F44C2E"/>
    <w:rsid w:val="00F45490"/>
    <w:rsid w:val="00F46153"/>
    <w:rsid w:val="00F463D8"/>
    <w:rsid w:val="00F47965"/>
    <w:rsid w:val="00F50D6F"/>
    <w:rsid w:val="00F5256F"/>
    <w:rsid w:val="00F52741"/>
    <w:rsid w:val="00F5298D"/>
    <w:rsid w:val="00F52E14"/>
    <w:rsid w:val="00F5539E"/>
    <w:rsid w:val="00F558FE"/>
    <w:rsid w:val="00F55A19"/>
    <w:rsid w:val="00F55DD9"/>
    <w:rsid w:val="00F56EBA"/>
    <w:rsid w:val="00F57D65"/>
    <w:rsid w:val="00F602A3"/>
    <w:rsid w:val="00F60D3F"/>
    <w:rsid w:val="00F621C9"/>
    <w:rsid w:val="00F62393"/>
    <w:rsid w:val="00F639BC"/>
    <w:rsid w:val="00F641E4"/>
    <w:rsid w:val="00F64248"/>
    <w:rsid w:val="00F64914"/>
    <w:rsid w:val="00F657E5"/>
    <w:rsid w:val="00F657FD"/>
    <w:rsid w:val="00F65817"/>
    <w:rsid w:val="00F67454"/>
    <w:rsid w:val="00F674E0"/>
    <w:rsid w:val="00F70B9D"/>
    <w:rsid w:val="00F726F3"/>
    <w:rsid w:val="00F727BE"/>
    <w:rsid w:val="00F7301A"/>
    <w:rsid w:val="00F738D4"/>
    <w:rsid w:val="00F74873"/>
    <w:rsid w:val="00F75E15"/>
    <w:rsid w:val="00F75FFC"/>
    <w:rsid w:val="00F76662"/>
    <w:rsid w:val="00F7727A"/>
    <w:rsid w:val="00F77C80"/>
    <w:rsid w:val="00F80524"/>
    <w:rsid w:val="00F805B0"/>
    <w:rsid w:val="00F8180F"/>
    <w:rsid w:val="00F8354E"/>
    <w:rsid w:val="00F839D5"/>
    <w:rsid w:val="00F85E91"/>
    <w:rsid w:val="00F8668C"/>
    <w:rsid w:val="00F870DD"/>
    <w:rsid w:val="00F87D3F"/>
    <w:rsid w:val="00F87F3C"/>
    <w:rsid w:val="00F901DE"/>
    <w:rsid w:val="00F91213"/>
    <w:rsid w:val="00F9157F"/>
    <w:rsid w:val="00F91587"/>
    <w:rsid w:val="00F91A1F"/>
    <w:rsid w:val="00F939D2"/>
    <w:rsid w:val="00F93A49"/>
    <w:rsid w:val="00F9584E"/>
    <w:rsid w:val="00F95E96"/>
    <w:rsid w:val="00F96347"/>
    <w:rsid w:val="00F966F9"/>
    <w:rsid w:val="00F9675B"/>
    <w:rsid w:val="00F96BEC"/>
    <w:rsid w:val="00F97AB3"/>
    <w:rsid w:val="00FA04DE"/>
    <w:rsid w:val="00FA2A28"/>
    <w:rsid w:val="00FA2DE6"/>
    <w:rsid w:val="00FA3D1F"/>
    <w:rsid w:val="00FA3D34"/>
    <w:rsid w:val="00FA4F1F"/>
    <w:rsid w:val="00FB0453"/>
    <w:rsid w:val="00FB08EE"/>
    <w:rsid w:val="00FB0DE5"/>
    <w:rsid w:val="00FB2FD4"/>
    <w:rsid w:val="00FB34BC"/>
    <w:rsid w:val="00FB3602"/>
    <w:rsid w:val="00FB3CA0"/>
    <w:rsid w:val="00FB47C7"/>
    <w:rsid w:val="00FB4DD8"/>
    <w:rsid w:val="00FB4DDC"/>
    <w:rsid w:val="00FB5F80"/>
    <w:rsid w:val="00FB6266"/>
    <w:rsid w:val="00FB6E35"/>
    <w:rsid w:val="00FB77BE"/>
    <w:rsid w:val="00FB7ABC"/>
    <w:rsid w:val="00FC0BC3"/>
    <w:rsid w:val="00FC13EE"/>
    <w:rsid w:val="00FC2695"/>
    <w:rsid w:val="00FC3130"/>
    <w:rsid w:val="00FC3928"/>
    <w:rsid w:val="00FC4111"/>
    <w:rsid w:val="00FC4562"/>
    <w:rsid w:val="00FC50B2"/>
    <w:rsid w:val="00FC5247"/>
    <w:rsid w:val="00FC5A0B"/>
    <w:rsid w:val="00FC7B42"/>
    <w:rsid w:val="00FC7F4D"/>
    <w:rsid w:val="00FD033E"/>
    <w:rsid w:val="00FD26E4"/>
    <w:rsid w:val="00FD3169"/>
    <w:rsid w:val="00FD5197"/>
    <w:rsid w:val="00FD591A"/>
    <w:rsid w:val="00FD606C"/>
    <w:rsid w:val="00FD64D8"/>
    <w:rsid w:val="00FE07D1"/>
    <w:rsid w:val="00FE0A24"/>
    <w:rsid w:val="00FE16FE"/>
    <w:rsid w:val="00FE1AF9"/>
    <w:rsid w:val="00FE236B"/>
    <w:rsid w:val="00FE6C9A"/>
    <w:rsid w:val="00FE7110"/>
    <w:rsid w:val="00FE78A0"/>
    <w:rsid w:val="00FF15A8"/>
    <w:rsid w:val="00FF25FF"/>
    <w:rsid w:val="00FF277C"/>
    <w:rsid w:val="00FF296C"/>
    <w:rsid w:val="00FF5AD6"/>
    <w:rsid w:val="00FF6EA2"/>
    <w:rsid w:val="00FF7304"/>
    <w:rsid w:val="00FF7620"/>
    <w:rsid w:val="00FF7C1E"/>
    <w:rsid w:val="00FF7D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oNotEmbedSmartTags/>
  <w:decimalSymbol w:val="."/>
  <w:listSeparator w:val=","/>
  <w14:docId w14:val="179CD1A6"/>
  <w15:docId w15:val="{25149269-F665-A54D-9010-C9FC2E076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6870"/>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
    <w:name w:val="st"/>
    <w:basedOn w:val="a0"/>
    <w:rsid w:val="00775262"/>
  </w:style>
  <w:style w:type="paragraph" w:styleId="a3">
    <w:name w:val="List Paragraph"/>
    <w:basedOn w:val="a"/>
    <w:uiPriority w:val="34"/>
    <w:qFormat/>
    <w:rsid w:val="00295B74"/>
    <w:pPr>
      <w:ind w:leftChars="400" w:left="960"/>
    </w:pPr>
  </w:style>
  <w:style w:type="paragraph" w:styleId="a4">
    <w:name w:val="header"/>
    <w:basedOn w:val="a"/>
    <w:link w:val="Char"/>
    <w:uiPriority w:val="99"/>
    <w:unhideWhenUsed/>
    <w:rsid w:val="00B17417"/>
    <w:pPr>
      <w:tabs>
        <w:tab w:val="center" w:pos="4252"/>
        <w:tab w:val="right" w:pos="8504"/>
      </w:tabs>
      <w:snapToGrid w:val="0"/>
    </w:pPr>
  </w:style>
  <w:style w:type="character" w:customStyle="1" w:styleId="Char">
    <w:name w:val="머리글 Char"/>
    <w:basedOn w:val="a0"/>
    <w:link w:val="a4"/>
    <w:uiPriority w:val="99"/>
    <w:rsid w:val="00B17417"/>
    <w:rPr>
      <w:kern w:val="2"/>
      <w:sz w:val="24"/>
      <w:szCs w:val="24"/>
    </w:rPr>
  </w:style>
  <w:style w:type="paragraph" w:styleId="a5">
    <w:name w:val="footer"/>
    <w:basedOn w:val="a"/>
    <w:link w:val="Char0"/>
    <w:uiPriority w:val="99"/>
    <w:unhideWhenUsed/>
    <w:rsid w:val="00B17417"/>
    <w:pPr>
      <w:tabs>
        <w:tab w:val="center" w:pos="4252"/>
        <w:tab w:val="right" w:pos="8504"/>
      </w:tabs>
      <w:snapToGrid w:val="0"/>
    </w:pPr>
  </w:style>
  <w:style w:type="character" w:customStyle="1" w:styleId="Char0">
    <w:name w:val="바닥글 Char"/>
    <w:basedOn w:val="a0"/>
    <w:link w:val="a5"/>
    <w:uiPriority w:val="99"/>
    <w:rsid w:val="00B17417"/>
    <w:rPr>
      <w:kern w:val="2"/>
      <w:sz w:val="24"/>
      <w:szCs w:val="24"/>
    </w:rPr>
  </w:style>
  <w:style w:type="character" w:styleId="a6">
    <w:name w:val="page number"/>
    <w:basedOn w:val="a0"/>
    <w:uiPriority w:val="99"/>
    <w:semiHidden/>
    <w:unhideWhenUsed/>
    <w:rsid w:val="00B17417"/>
  </w:style>
  <w:style w:type="character" w:styleId="a7">
    <w:name w:val="line number"/>
    <w:uiPriority w:val="99"/>
    <w:unhideWhenUsed/>
    <w:rsid w:val="00A55CBD"/>
    <w:rPr>
      <w:rFonts w:ascii="Arial" w:hAnsi="Arial"/>
      <w:sz w:val="24"/>
      <w:szCs w:val="24"/>
    </w:rPr>
  </w:style>
  <w:style w:type="character" w:styleId="a8">
    <w:name w:val="Hyperlink"/>
    <w:basedOn w:val="a0"/>
    <w:uiPriority w:val="99"/>
    <w:unhideWhenUsed/>
    <w:rsid w:val="001E21BD"/>
    <w:rPr>
      <w:color w:val="0000FF" w:themeColor="hyperlink"/>
      <w:u w:val="single"/>
    </w:rPr>
  </w:style>
  <w:style w:type="character" w:styleId="a9">
    <w:name w:val="Placeholder Text"/>
    <w:basedOn w:val="a0"/>
    <w:uiPriority w:val="99"/>
    <w:semiHidden/>
    <w:rsid w:val="00FE6C9A"/>
    <w:rPr>
      <w:color w:val="808080"/>
    </w:rPr>
  </w:style>
  <w:style w:type="paragraph" w:styleId="aa">
    <w:name w:val="Balloon Text"/>
    <w:basedOn w:val="a"/>
    <w:link w:val="Char1"/>
    <w:uiPriority w:val="99"/>
    <w:semiHidden/>
    <w:unhideWhenUsed/>
    <w:rsid w:val="00FE6C9A"/>
    <w:rPr>
      <w:rFonts w:asciiTheme="majorHAnsi" w:eastAsiaTheme="majorEastAsia" w:hAnsiTheme="majorHAnsi" w:cstheme="majorBidi"/>
      <w:sz w:val="18"/>
      <w:szCs w:val="18"/>
    </w:rPr>
  </w:style>
  <w:style w:type="character" w:customStyle="1" w:styleId="Char1">
    <w:name w:val="풍선 도움말 텍스트 Char"/>
    <w:basedOn w:val="a0"/>
    <w:link w:val="aa"/>
    <w:uiPriority w:val="99"/>
    <w:semiHidden/>
    <w:rsid w:val="00FE6C9A"/>
    <w:rPr>
      <w:rFonts w:asciiTheme="majorHAnsi" w:eastAsiaTheme="majorEastAsia" w:hAnsiTheme="majorHAnsi" w:cstheme="majorBidi"/>
      <w:kern w:val="2"/>
      <w:sz w:val="18"/>
      <w:szCs w:val="18"/>
    </w:rPr>
  </w:style>
  <w:style w:type="paragraph" w:styleId="ab">
    <w:name w:val="Normal (Web)"/>
    <w:basedOn w:val="a"/>
    <w:uiPriority w:val="99"/>
    <w:unhideWhenUsed/>
    <w:rsid w:val="00FD3169"/>
    <w:pPr>
      <w:widowControl/>
      <w:spacing w:before="100" w:beforeAutospacing="1" w:after="100" w:afterAutospacing="1"/>
      <w:jc w:val="left"/>
    </w:pPr>
    <w:rPr>
      <w:rFonts w:ascii="Times" w:eastAsiaTheme="minorEastAsia" w:hAnsi="Times"/>
      <w:kern w:val="0"/>
      <w:sz w:val="20"/>
      <w:szCs w:val="20"/>
    </w:rPr>
  </w:style>
  <w:style w:type="character" w:styleId="ac">
    <w:name w:val="annotation reference"/>
    <w:basedOn w:val="a0"/>
    <w:uiPriority w:val="99"/>
    <w:semiHidden/>
    <w:unhideWhenUsed/>
    <w:rsid w:val="00436047"/>
    <w:rPr>
      <w:sz w:val="18"/>
      <w:szCs w:val="18"/>
    </w:rPr>
  </w:style>
  <w:style w:type="paragraph" w:styleId="ad">
    <w:name w:val="annotation text"/>
    <w:basedOn w:val="a"/>
    <w:link w:val="Char2"/>
    <w:uiPriority w:val="99"/>
    <w:unhideWhenUsed/>
    <w:rsid w:val="00436047"/>
    <w:pPr>
      <w:jc w:val="left"/>
    </w:pPr>
  </w:style>
  <w:style w:type="character" w:customStyle="1" w:styleId="Char2">
    <w:name w:val="메모 텍스트 Char"/>
    <w:basedOn w:val="a0"/>
    <w:link w:val="ad"/>
    <w:uiPriority w:val="99"/>
    <w:rsid w:val="00436047"/>
    <w:rPr>
      <w:kern w:val="2"/>
      <w:sz w:val="24"/>
      <w:szCs w:val="24"/>
    </w:rPr>
  </w:style>
  <w:style w:type="paragraph" w:styleId="ae">
    <w:name w:val="annotation subject"/>
    <w:basedOn w:val="ad"/>
    <w:next w:val="ad"/>
    <w:link w:val="Char3"/>
    <w:uiPriority w:val="99"/>
    <w:semiHidden/>
    <w:unhideWhenUsed/>
    <w:rsid w:val="00436047"/>
    <w:rPr>
      <w:b/>
      <w:bCs/>
    </w:rPr>
  </w:style>
  <w:style w:type="character" w:customStyle="1" w:styleId="Char3">
    <w:name w:val="메모 주제 Char"/>
    <w:basedOn w:val="Char2"/>
    <w:link w:val="ae"/>
    <w:uiPriority w:val="99"/>
    <w:semiHidden/>
    <w:rsid w:val="00436047"/>
    <w:rPr>
      <w:b/>
      <w:bCs/>
      <w:kern w:val="2"/>
      <w:sz w:val="24"/>
      <w:szCs w:val="24"/>
    </w:rPr>
  </w:style>
  <w:style w:type="character" w:customStyle="1" w:styleId="MathematicaFormatStandardForm">
    <w:name w:val="MathematicaFormatStandardForm"/>
    <w:uiPriority w:val="99"/>
    <w:rsid w:val="00A42E95"/>
    <w:rPr>
      <w:rFonts w:ascii="Courier" w:hAnsi="Courier" w:cs="Courier"/>
    </w:rPr>
  </w:style>
  <w:style w:type="table" w:styleId="af">
    <w:name w:val="Table Grid"/>
    <w:basedOn w:val="a1"/>
    <w:uiPriority w:val="59"/>
    <w:rsid w:val="004755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標準の表 21"/>
    <w:basedOn w:val="a1"/>
    <w:uiPriority w:val="42"/>
    <w:rsid w:val="0047553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rsid w:val="009B5920"/>
    <w:pPr>
      <w:jc w:val="center"/>
    </w:pPr>
    <w:rPr>
      <w:rFonts w:ascii="Arial" w:hAnsi="Arial" w:cs="Arial"/>
    </w:rPr>
  </w:style>
  <w:style w:type="paragraph" w:customStyle="1" w:styleId="EndNoteBibliography">
    <w:name w:val="EndNote Bibliography"/>
    <w:basedOn w:val="a"/>
    <w:rsid w:val="009B5920"/>
    <w:rPr>
      <w:rFonts w:ascii="Arial" w:hAnsi="Arial" w:cs="Arial"/>
    </w:rPr>
  </w:style>
  <w:style w:type="character" w:customStyle="1" w:styleId="1">
    <w:name w:val="未解決のメンション1"/>
    <w:basedOn w:val="a0"/>
    <w:uiPriority w:val="99"/>
    <w:semiHidden/>
    <w:unhideWhenUsed/>
    <w:rsid w:val="000A1FA8"/>
    <w:rPr>
      <w:color w:val="605E5C"/>
      <w:shd w:val="clear" w:color="auto" w:fill="E1DFDD"/>
    </w:rPr>
  </w:style>
  <w:style w:type="character" w:customStyle="1" w:styleId="apple-converted-space">
    <w:name w:val="apple-converted-space"/>
    <w:basedOn w:val="a0"/>
    <w:rsid w:val="004373A6"/>
  </w:style>
  <w:style w:type="character" w:customStyle="1" w:styleId="docsum-pmid">
    <w:name w:val="docsum-pmid"/>
    <w:basedOn w:val="a0"/>
    <w:rsid w:val="004373A6"/>
  </w:style>
  <w:style w:type="character" w:customStyle="1" w:styleId="citation-part">
    <w:name w:val="citation-part"/>
    <w:basedOn w:val="a0"/>
    <w:rsid w:val="004373A6"/>
  </w:style>
  <w:style w:type="character" w:customStyle="1" w:styleId="2">
    <w:name w:val="未解決のメンション2"/>
    <w:basedOn w:val="a0"/>
    <w:uiPriority w:val="99"/>
    <w:semiHidden/>
    <w:unhideWhenUsed/>
    <w:rsid w:val="006668D1"/>
    <w:rPr>
      <w:color w:val="605E5C"/>
      <w:shd w:val="clear" w:color="auto" w:fill="E1DFDD"/>
    </w:rPr>
  </w:style>
  <w:style w:type="character" w:styleId="af0">
    <w:name w:val="Unresolved Mention"/>
    <w:basedOn w:val="a0"/>
    <w:uiPriority w:val="99"/>
    <w:semiHidden/>
    <w:unhideWhenUsed/>
    <w:rsid w:val="0099290B"/>
    <w:rPr>
      <w:color w:val="605E5C"/>
      <w:shd w:val="clear" w:color="auto" w:fill="E1DFDD"/>
    </w:rPr>
  </w:style>
  <w:style w:type="paragraph" w:styleId="af1">
    <w:name w:val="Revision"/>
    <w:hidden/>
    <w:uiPriority w:val="99"/>
    <w:semiHidden/>
    <w:rsid w:val="00FB47C7"/>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859826">
      <w:bodyDiv w:val="1"/>
      <w:marLeft w:val="0"/>
      <w:marRight w:val="0"/>
      <w:marTop w:val="0"/>
      <w:marBottom w:val="0"/>
      <w:divBdr>
        <w:top w:val="none" w:sz="0" w:space="0" w:color="auto"/>
        <w:left w:val="none" w:sz="0" w:space="0" w:color="auto"/>
        <w:bottom w:val="none" w:sz="0" w:space="0" w:color="auto"/>
        <w:right w:val="none" w:sz="0" w:space="0" w:color="auto"/>
      </w:divBdr>
    </w:div>
    <w:div w:id="85276536">
      <w:bodyDiv w:val="1"/>
      <w:marLeft w:val="0"/>
      <w:marRight w:val="0"/>
      <w:marTop w:val="0"/>
      <w:marBottom w:val="0"/>
      <w:divBdr>
        <w:top w:val="none" w:sz="0" w:space="0" w:color="auto"/>
        <w:left w:val="none" w:sz="0" w:space="0" w:color="auto"/>
        <w:bottom w:val="none" w:sz="0" w:space="0" w:color="auto"/>
        <w:right w:val="none" w:sz="0" w:space="0" w:color="auto"/>
      </w:divBdr>
    </w:div>
    <w:div w:id="99302084">
      <w:bodyDiv w:val="1"/>
      <w:marLeft w:val="0"/>
      <w:marRight w:val="0"/>
      <w:marTop w:val="0"/>
      <w:marBottom w:val="0"/>
      <w:divBdr>
        <w:top w:val="none" w:sz="0" w:space="0" w:color="auto"/>
        <w:left w:val="none" w:sz="0" w:space="0" w:color="auto"/>
        <w:bottom w:val="none" w:sz="0" w:space="0" w:color="auto"/>
        <w:right w:val="none" w:sz="0" w:space="0" w:color="auto"/>
      </w:divBdr>
    </w:div>
    <w:div w:id="165561468">
      <w:bodyDiv w:val="1"/>
      <w:marLeft w:val="0"/>
      <w:marRight w:val="0"/>
      <w:marTop w:val="0"/>
      <w:marBottom w:val="0"/>
      <w:divBdr>
        <w:top w:val="none" w:sz="0" w:space="0" w:color="auto"/>
        <w:left w:val="none" w:sz="0" w:space="0" w:color="auto"/>
        <w:bottom w:val="none" w:sz="0" w:space="0" w:color="auto"/>
        <w:right w:val="none" w:sz="0" w:space="0" w:color="auto"/>
      </w:divBdr>
    </w:div>
    <w:div w:id="168721539">
      <w:bodyDiv w:val="1"/>
      <w:marLeft w:val="0"/>
      <w:marRight w:val="0"/>
      <w:marTop w:val="0"/>
      <w:marBottom w:val="0"/>
      <w:divBdr>
        <w:top w:val="none" w:sz="0" w:space="0" w:color="auto"/>
        <w:left w:val="none" w:sz="0" w:space="0" w:color="auto"/>
        <w:bottom w:val="none" w:sz="0" w:space="0" w:color="auto"/>
        <w:right w:val="none" w:sz="0" w:space="0" w:color="auto"/>
      </w:divBdr>
    </w:div>
    <w:div w:id="366373471">
      <w:bodyDiv w:val="1"/>
      <w:marLeft w:val="0"/>
      <w:marRight w:val="0"/>
      <w:marTop w:val="0"/>
      <w:marBottom w:val="0"/>
      <w:divBdr>
        <w:top w:val="none" w:sz="0" w:space="0" w:color="auto"/>
        <w:left w:val="none" w:sz="0" w:space="0" w:color="auto"/>
        <w:bottom w:val="none" w:sz="0" w:space="0" w:color="auto"/>
        <w:right w:val="none" w:sz="0" w:space="0" w:color="auto"/>
      </w:divBdr>
    </w:div>
    <w:div w:id="497773330">
      <w:bodyDiv w:val="1"/>
      <w:marLeft w:val="0"/>
      <w:marRight w:val="0"/>
      <w:marTop w:val="0"/>
      <w:marBottom w:val="0"/>
      <w:divBdr>
        <w:top w:val="none" w:sz="0" w:space="0" w:color="auto"/>
        <w:left w:val="none" w:sz="0" w:space="0" w:color="auto"/>
        <w:bottom w:val="none" w:sz="0" w:space="0" w:color="auto"/>
        <w:right w:val="none" w:sz="0" w:space="0" w:color="auto"/>
      </w:divBdr>
    </w:div>
    <w:div w:id="505094631">
      <w:bodyDiv w:val="1"/>
      <w:marLeft w:val="0"/>
      <w:marRight w:val="0"/>
      <w:marTop w:val="0"/>
      <w:marBottom w:val="0"/>
      <w:divBdr>
        <w:top w:val="none" w:sz="0" w:space="0" w:color="auto"/>
        <w:left w:val="none" w:sz="0" w:space="0" w:color="auto"/>
        <w:bottom w:val="none" w:sz="0" w:space="0" w:color="auto"/>
        <w:right w:val="none" w:sz="0" w:space="0" w:color="auto"/>
      </w:divBdr>
    </w:div>
    <w:div w:id="531576508">
      <w:bodyDiv w:val="1"/>
      <w:marLeft w:val="0"/>
      <w:marRight w:val="0"/>
      <w:marTop w:val="0"/>
      <w:marBottom w:val="0"/>
      <w:divBdr>
        <w:top w:val="none" w:sz="0" w:space="0" w:color="auto"/>
        <w:left w:val="none" w:sz="0" w:space="0" w:color="auto"/>
        <w:bottom w:val="none" w:sz="0" w:space="0" w:color="auto"/>
        <w:right w:val="none" w:sz="0" w:space="0" w:color="auto"/>
      </w:divBdr>
      <w:divsChild>
        <w:div w:id="1830290983">
          <w:marLeft w:val="0"/>
          <w:marRight w:val="1"/>
          <w:marTop w:val="0"/>
          <w:marBottom w:val="0"/>
          <w:divBdr>
            <w:top w:val="none" w:sz="0" w:space="0" w:color="auto"/>
            <w:left w:val="none" w:sz="0" w:space="0" w:color="auto"/>
            <w:bottom w:val="none" w:sz="0" w:space="0" w:color="auto"/>
            <w:right w:val="none" w:sz="0" w:space="0" w:color="auto"/>
          </w:divBdr>
          <w:divsChild>
            <w:div w:id="1405421284">
              <w:marLeft w:val="0"/>
              <w:marRight w:val="0"/>
              <w:marTop w:val="0"/>
              <w:marBottom w:val="0"/>
              <w:divBdr>
                <w:top w:val="none" w:sz="0" w:space="0" w:color="auto"/>
                <w:left w:val="none" w:sz="0" w:space="0" w:color="auto"/>
                <w:bottom w:val="none" w:sz="0" w:space="0" w:color="auto"/>
                <w:right w:val="none" w:sz="0" w:space="0" w:color="auto"/>
              </w:divBdr>
              <w:divsChild>
                <w:div w:id="877863090">
                  <w:marLeft w:val="0"/>
                  <w:marRight w:val="1"/>
                  <w:marTop w:val="0"/>
                  <w:marBottom w:val="0"/>
                  <w:divBdr>
                    <w:top w:val="none" w:sz="0" w:space="0" w:color="auto"/>
                    <w:left w:val="none" w:sz="0" w:space="0" w:color="auto"/>
                    <w:bottom w:val="none" w:sz="0" w:space="0" w:color="auto"/>
                    <w:right w:val="none" w:sz="0" w:space="0" w:color="auto"/>
                  </w:divBdr>
                  <w:divsChild>
                    <w:div w:id="186022498">
                      <w:marLeft w:val="0"/>
                      <w:marRight w:val="0"/>
                      <w:marTop w:val="0"/>
                      <w:marBottom w:val="0"/>
                      <w:divBdr>
                        <w:top w:val="none" w:sz="0" w:space="0" w:color="auto"/>
                        <w:left w:val="none" w:sz="0" w:space="0" w:color="auto"/>
                        <w:bottom w:val="none" w:sz="0" w:space="0" w:color="auto"/>
                        <w:right w:val="none" w:sz="0" w:space="0" w:color="auto"/>
                      </w:divBdr>
                      <w:divsChild>
                        <w:div w:id="1562861188">
                          <w:marLeft w:val="0"/>
                          <w:marRight w:val="0"/>
                          <w:marTop w:val="0"/>
                          <w:marBottom w:val="0"/>
                          <w:divBdr>
                            <w:top w:val="none" w:sz="0" w:space="0" w:color="auto"/>
                            <w:left w:val="none" w:sz="0" w:space="0" w:color="auto"/>
                            <w:bottom w:val="none" w:sz="0" w:space="0" w:color="auto"/>
                            <w:right w:val="none" w:sz="0" w:space="0" w:color="auto"/>
                          </w:divBdr>
                          <w:divsChild>
                            <w:div w:id="1340690784">
                              <w:marLeft w:val="0"/>
                              <w:marRight w:val="0"/>
                              <w:marTop w:val="120"/>
                              <w:marBottom w:val="360"/>
                              <w:divBdr>
                                <w:top w:val="none" w:sz="0" w:space="0" w:color="auto"/>
                                <w:left w:val="none" w:sz="0" w:space="0" w:color="auto"/>
                                <w:bottom w:val="none" w:sz="0" w:space="0" w:color="auto"/>
                                <w:right w:val="none" w:sz="0" w:space="0" w:color="auto"/>
                              </w:divBdr>
                              <w:divsChild>
                                <w:div w:id="219901928">
                                  <w:marLeft w:val="317"/>
                                  <w:marRight w:val="0"/>
                                  <w:marTop w:val="0"/>
                                  <w:marBottom w:val="0"/>
                                  <w:divBdr>
                                    <w:top w:val="none" w:sz="0" w:space="0" w:color="auto"/>
                                    <w:left w:val="none" w:sz="0" w:space="0" w:color="auto"/>
                                    <w:bottom w:val="none" w:sz="0" w:space="0" w:color="auto"/>
                                    <w:right w:val="none" w:sz="0" w:space="0" w:color="auto"/>
                                  </w:divBdr>
                                  <w:divsChild>
                                    <w:div w:id="478497948">
                                      <w:marLeft w:val="0"/>
                                      <w:marRight w:val="0"/>
                                      <w:marTop w:val="0"/>
                                      <w:marBottom w:val="0"/>
                                      <w:divBdr>
                                        <w:top w:val="none" w:sz="0" w:space="0" w:color="auto"/>
                                        <w:left w:val="none" w:sz="0" w:space="0" w:color="auto"/>
                                        <w:bottom w:val="none" w:sz="0" w:space="0" w:color="auto"/>
                                        <w:right w:val="none" w:sz="0" w:space="0" w:color="auto"/>
                                      </w:divBdr>
                                      <w:divsChild>
                                        <w:div w:id="89254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9242441">
      <w:bodyDiv w:val="1"/>
      <w:marLeft w:val="0"/>
      <w:marRight w:val="0"/>
      <w:marTop w:val="0"/>
      <w:marBottom w:val="0"/>
      <w:divBdr>
        <w:top w:val="none" w:sz="0" w:space="0" w:color="auto"/>
        <w:left w:val="none" w:sz="0" w:space="0" w:color="auto"/>
        <w:bottom w:val="none" w:sz="0" w:space="0" w:color="auto"/>
        <w:right w:val="none" w:sz="0" w:space="0" w:color="auto"/>
      </w:divBdr>
      <w:divsChild>
        <w:div w:id="110631802">
          <w:marLeft w:val="0"/>
          <w:marRight w:val="1"/>
          <w:marTop w:val="0"/>
          <w:marBottom w:val="0"/>
          <w:divBdr>
            <w:top w:val="none" w:sz="0" w:space="0" w:color="auto"/>
            <w:left w:val="none" w:sz="0" w:space="0" w:color="auto"/>
            <w:bottom w:val="none" w:sz="0" w:space="0" w:color="auto"/>
            <w:right w:val="none" w:sz="0" w:space="0" w:color="auto"/>
          </w:divBdr>
          <w:divsChild>
            <w:div w:id="646588582">
              <w:marLeft w:val="0"/>
              <w:marRight w:val="0"/>
              <w:marTop w:val="0"/>
              <w:marBottom w:val="0"/>
              <w:divBdr>
                <w:top w:val="none" w:sz="0" w:space="0" w:color="auto"/>
                <w:left w:val="none" w:sz="0" w:space="0" w:color="auto"/>
                <w:bottom w:val="none" w:sz="0" w:space="0" w:color="auto"/>
                <w:right w:val="none" w:sz="0" w:space="0" w:color="auto"/>
              </w:divBdr>
              <w:divsChild>
                <w:div w:id="84111559">
                  <w:marLeft w:val="0"/>
                  <w:marRight w:val="1"/>
                  <w:marTop w:val="0"/>
                  <w:marBottom w:val="0"/>
                  <w:divBdr>
                    <w:top w:val="none" w:sz="0" w:space="0" w:color="auto"/>
                    <w:left w:val="none" w:sz="0" w:space="0" w:color="auto"/>
                    <w:bottom w:val="none" w:sz="0" w:space="0" w:color="auto"/>
                    <w:right w:val="none" w:sz="0" w:space="0" w:color="auto"/>
                  </w:divBdr>
                  <w:divsChild>
                    <w:div w:id="1823278514">
                      <w:marLeft w:val="0"/>
                      <w:marRight w:val="0"/>
                      <w:marTop w:val="0"/>
                      <w:marBottom w:val="0"/>
                      <w:divBdr>
                        <w:top w:val="none" w:sz="0" w:space="0" w:color="auto"/>
                        <w:left w:val="none" w:sz="0" w:space="0" w:color="auto"/>
                        <w:bottom w:val="none" w:sz="0" w:space="0" w:color="auto"/>
                        <w:right w:val="none" w:sz="0" w:space="0" w:color="auto"/>
                      </w:divBdr>
                      <w:divsChild>
                        <w:div w:id="1321689094">
                          <w:marLeft w:val="0"/>
                          <w:marRight w:val="0"/>
                          <w:marTop w:val="0"/>
                          <w:marBottom w:val="0"/>
                          <w:divBdr>
                            <w:top w:val="none" w:sz="0" w:space="0" w:color="auto"/>
                            <w:left w:val="none" w:sz="0" w:space="0" w:color="auto"/>
                            <w:bottom w:val="none" w:sz="0" w:space="0" w:color="auto"/>
                            <w:right w:val="none" w:sz="0" w:space="0" w:color="auto"/>
                          </w:divBdr>
                          <w:divsChild>
                            <w:div w:id="1529026540">
                              <w:marLeft w:val="0"/>
                              <w:marRight w:val="0"/>
                              <w:marTop w:val="120"/>
                              <w:marBottom w:val="360"/>
                              <w:divBdr>
                                <w:top w:val="none" w:sz="0" w:space="0" w:color="auto"/>
                                <w:left w:val="none" w:sz="0" w:space="0" w:color="auto"/>
                                <w:bottom w:val="none" w:sz="0" w:space="0" w:color="auto"/>
                                <w:right w:val="none" w:sz="0" w:space="0" w:color="auto"/>
                              </w:divBdr>
                              <w:divsChild>
                                <w:div w:id="2103334363">
                                  <w:marLeft w:val="317"/>
                                  <w:marRight w:val="0"/>
                                  <w:marTop w:val="0"/>
                                  <w:marBottom w:val="0"/>
                                  <w:divBdr>
                                    <w:top w:val="none" w:sz="0" w:space="0" w:color="auto"/>
                                    <w:left w:val="none" w:sz="0" w:space="0" w:color="auto"/>
                                    <w:bottom w:val="none" w:sz="0" w:space="0" w:color="auto"/>
                                    <w:right w:val="none" w:sz="0" w:space="0" w:color="auto"/>
                                  </w:divBdr>
                                  <w:divsChild>
                                    <w:div w:id="839734141">
                                      <w:marLeft w:val="0"/>
                                      <w:marRight w:val="0"/>
                                      <w:marTop w:val="0"/>
                                      <w:marBottom w:val="0"/>
                                      <w:divBdr>
                                        <w:top w:val="none" w:sz="0" w:space="0" w:color="auto"/>
                                        <w:left w:val="none" w:sz="0" w:space="0" w:color="auto"/>
                                        <w:bottom w:val="none" w:sz="0" w:space="0" w:color="auto"/>
                                        <w:right w:val="none" w:sz="0" w:space="0" w:color="auto"/>
                                      </w:divBdr>
                                      <w:divsChild>
                                        <w:div w:id="137430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9407816">
      <w:bodyDiv w:val="1"/>
      <w:marLeft w:val="0"/>
      <w:marRight w:val="0"/>
      <w:marTop w:val="0"/>
      <w:marBottom w:val="0"/>
      <w:divBdr>
        <w:top w:val="none" w:sz="0" w:space="0" w:color="auto"/>
        <w:left w:val="none" w:sz="0" w:space="0" w:color="auto"/>
        <w:bottom w:val="none" w:sz="0" w:space="0" w:color="auto"/>
        <w:right w:val="none" w:sz="0" w:space="0" w:color="auto"/>
      </w:divBdr>
    </w:div>
    <w:div w:id="655959538">
      <w:bodyDiv w:val="1"/>
      <w:marLeft w:val="0"/>
      <w:marRight w:val="0"/>
      <w:marTop w:val="0"/>
      <w:marBottom w:val="0"/>
      <w:divBdr>
        <w:top w:val="none" w:sz="0" w:space="0" w:color="auto"/>
        <w:left w:val="none" w:sz="0" w:space="0" w:color="auto"/>
        <w:bottom w:val="none" w:sz="0" w:space="0" w:color="auto"/>
        <w:right w:val="none" w:sz="0" w:space="0" w:color="auto"/>
      </w:divBdr>
      <w:divsChild>
        <w:div w:id="1156532447">
          <w:marLeft w:val="0"/>
          <w:marRight w:val="1"/>
          <w:marTop w:val="0"/>
          <w:marBottom w:val="0"/>
          <w:divBdr>
            <w:top w:val="none" w:sz="0" w:space="0" w:color="auto"/>
            <w:left w:val="none" w:sz="0" w:space="0" w:color="auto"/>
            <w:bottom w:val="none" w:sz="0" w:space="0" w:color="auto"/>
            <w:right w:val="none" w:sz="0" w:space="0" w:color="auto"/>
          </w:divBdr>
          <w:divsChild>
            <w:div w:id="449668085">
              <w:marLeft w:val="0"/>
              <w:marRight w:val="0"/>
              <w:marTop w:val="0"/>
              <w:marBottom w:val="0"/>
              <w:divBdr>
                <w:top w:val="none" w:sz="0" w:space="0" w:color="auto"/>
                <w:left w:val="none" w:sz="0" w:space="0" w:color="auto"/>
                <w:bottom w:val="none" w:sz="0" w:space="0" w:color="auto"/>
                <w:right w:val="none" w:sz="0" w:space="0" w:color="auto"/>
              </w:divBdr>
              <w:divsChild>
                <w:div w:id="1553231657">
                  <w:marLeft w:val="0"/>
                  <w:marRight w:val="1"/>
                  <w:marTop w:val="0"/>
                  <w:marBottom w:val="0"/>
                  <w:divBdr>
                    <w:top w:val="none" w:sz="0" w:space="0" w:color="auto"/>
                    <w:left w:val="none" w:sz="0" w:space="0" w:color="auto"/>
                    <w:bottom w:val="none" w:sz="0" w:space="0" w:color="auto"/>
                    <w:right w:val="none" w:sz="0" w:space="0" w:color="auto"/>
                  </w:divBdr>
                  <w:divsChild>
                    <w:div w:id="396322869">
                      <w:marLeft w:val="0"/>
                      <w:marRight w:val="0"/>
                      <w:marTop w:val="0"/>
                      <w:marBottom w:val="0"/>
                      <w:divBdr>
                        <w:top w:val="none" w:sz="0" w:space="0" w:color="auto"/>
                        <w:left w:val="none" w:sz="0" w:space="0" w:color="auto"/>
                        <w:bottom w:val="none" w:sz="0" w:space="0" w:color="auto"/>
                        <w:right w:val="none" w:sz="0" w:space="0" w:color="auto"/>
                      </w:divBdr>
                      <w:divsChild>
                        <w:div w:id="1536039381">
                          <w:marLeft w:val="0"/>
                          <w:marRight w:val="0"/>
                          <w:marTop w:val="0"/>
                          <w:marBottom w:val="0"/>
                          <w:divBdr>
                            <w:top w:val="none" w:sz="0" w:space="0" w:color="auto"/>
                            <w:left w:val="none" w:sz="0" w:space="0" w:color="auto"/>
                            <w:bottom w:val="none" w:sz="0" w:space="0" w:color="auto"/>
                            <w:right w:val="none" w:sz="0" w:space="0" w:color="auto"/>
                          </w:divBdr>
                          <w:divsChild>
                            <w:div w:id="1785229392">
                              <w:marLeft w:val="0"/>
                              <w:marRight w:val="0"/>
                              <w:marTop w:val="120"/>
                              <w:marBottom w:val="360"/>
                              <w:divBdr>
                                <w:top w:val="none" w:sz="0" w:space="0" w:color="auto"/>
                                <w:left w:val="none" w:sz="0" w:space="0" w:color="auto"/>
                                <w:bottom w:val="none" w:sz="0" w:space="0" w:color="auto"/>
                                <w:right w:val="none" w:sz="0" w:space="0" w:color="auto"/>
                              </w:divBdr>
                              <w:divsChild>
                                <w:div w:id="1654992598">
                                  <w:marLeft w:val="0"/>
                                  <w:marRight w:val="0"/>
                                  <w:marTop w:val="0"/>
                                  <w:marBottom w:val="0"/>
                                  <w:divBdr>
                                    <w:top w:val="none" w:sz="0" w:space="0" w:color="auto"/>
                                    <w:left w:val="none" w:sz="0" w:space="0" w:color="auto"/>
                                    <w:bottom w:val="none" w:sz="0" w:space="0" w:color="auto"/>
                                    <w:right w:val="none" w:sz="0" w:space="0" w:color="auto"/>
                                  </w:divBdr>
                                  <w:divsChild>
                                    <w:div w:id="154456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8894853">
      <w:bodyDiv w:val="1"/>
      <w:marLeft w:val="0"/>
      <w:marRight w:val="0"/>
      <w:marTop w:val="0"/>
      <w:marBottom w:val="0"/>
      <w:divBdr>
        <w:top w:val="none" w:sz="0" w:space="0" w:color="auto"/>
        <w:left w:val="none" w:sz="0" w:space="0" w:color="auto"/>
        <w:bottom w:val="none" w:sz="0" w:space="0" w:color="auto"/>
        <w:right w:val="none" w:sz="0" w:space="0" w:color="auto"/>
      </w:divBdr>
    </w:div>
    <w:div w:id="710766508">
      <w:bodyDiv w:val="1"/>
      <w:marLeft w:val="0"/>
      <w:marRight w:val="0"/>
      <w:marTop w:val="0"/>
      <w:marBottom w:val="0"/>
      <w:divBdr>
        <w:top w:val="none" w:sz="0" w:space="0" w:color="auto"/>
        <w:left w:val="none" w:sz="0" w:space="0" w:color="auto"/>
        <w:bottom w:val="none" w:sz="0" w:space="0" w:color="auto"/>
        <w:right w:val="none" w:sz="0" w:space="0" w:color="auto"/>
      </w:divBdr>
      <w:divsChild>
        <w:div w:id="59989480">
          <w:marLeft w:val="0"/>
          <w:marRight w:val="1"/>
          <w:marTop w:val="0"/>
          <w:marBottom w:val="0"/>
          <w:divBdr>
            <w:top w:val="none" w:sz="0" w:space="0" w:color="auto"/>
            <w:left w:val="none" w:sz="0" w:space="0" w:color="auto"/>
            <w:bottom w:val="none" w:sz="0" w:space="0" w:color="auto"/>
            <w:right w:val="none" w:sz="0" w:space="0" w:color="auto"/>
          </w:divBdr>
          <w:divsChild>
            <w:div w:id="261307726">
              <w:marLeft w:val="0"/>
              <w:marRight w:val="0"/>
              <w:marTop w:val="0"/>
              <w:marBottom w:val="0"/>
              <w:divBdr>
                <w:top w:val="none" w:sz="0" w:space="0" w:color="auto"/>
                <w:left w:val="none" w:sz="0" w:space="0" w:color="auto"/>
                <w:bottom w:val="none" w:sz="0" w:space="0" w:color="auto"/>
                <w:right w:val="none" w:sz="0" w:space="0" w:color="auto"/>
              </w:divBdr>
              <w:divsChild>
                <w:div w:id="2069498427">
                  <w:marLeft w:val="0"/>
                  <w:marRight w:val="1"/>
                  <w:marTop w:val="0"/>
                  <w:marBottom w:val="0"/>
                  <w:divBdr>
                    <w:top w:val="none" w:sz="0" w:space="0" w:color="auto"/>
                    <w:left w:val="none" w:sz="0" w:space="0" w:color="auto"/>
                    <w:bottom w:val="none" w:sz="0" w:space="0" w:color="auto"/>
                    <w:right w:val="none" w:sz="0" w:space="0" w:color="auto"/>
                  </w:divBdr>
                  <w:divsChild>
                    <w:div w:id="649022386">
                      <w:marLeft w:val="0"/>
                      <w:marRight w:val="0"/>
                      <w:marTop w:val="0"/>
                      <w:marBottom w:val="0"/>
                      <w:divBdr>
                        <w:top w:val="none" w:sz="0" w:space="0" w:color="auto"/>
                        <w:left w:val="none" w:sz="0" w:space="0" w:color="auto"/>
                        <w:bottom w:val="none" w:sz="0" w:space="0" w:color="auto"/>
                        <w:right w:val="none" w:sz="0" w:space="0" w:color="auto"/>
                      </w:divBdr>
                      <w:divsChild>
                        <w:div w:id="1511292077">
                          <w:marLeft w:val="0"/>
                          <w:marRight w:val="0"/>
                          <w:marTop w:val="0"/>
                          <w:marBottom w:val="0"/>
                          <w:divBdr>
                            <w:top w:val="none" w:sz="0" w:space="0" w:color="auto"/>
                            <w:left w:val="none" w:sz="0" w:space="0" w:color="auto"/>
                            <w:bottom w:val="none" w:sz="0" w:space="0" w:color="auto"/>
                            <w:right w:val="none" w:sz="0" w:space="0" w:color="auto"/>
                          </w:divBdr>
                          <w:divsChild>
                            <w:div w:id="742608343">
                              <w:marLeft w:val="0"/>
                              <w:marRight w:val="0"/>
                              <w:marTop w:val="120"/>
                              <w:marBottom w:val="360"/>
                              <w:divBdr>
                                <w:top w:val="none" w:sz="0" w:space="0" w:color="auto"/>
                                <w:left w:val="none" w:sz="0" w:space="0" w:color="auto"/>
                                <w:bottom w:val="none" w:sz="0" w:space="0" w:color="auto"/>
                                <w:right w:val="none" w:sz="0" w:space="0" w:color="auto"/>
                              </w:divBdr>
                              <w:divsChild>
                                <w:div w:id="1361667223">
                                  <w:marLeft w:val="420"/>
                                  <w:marRight w:val="0"/>
                                  <w:marTop w:val="0"/>
                                  <w:marBottom w:val="0"/>
                                  <w:divBdr>
                                    <w:top w:val="none" w:sz="0" w:space="0" w:color="auto"/>
                                    <w:left w:val="none" w:sz="0" w:space="0" w:color="auto"/>
                                    <w:bottom w:val="none" w:sz="0" w:space="0" w:color="auto"/>
                                    <w:right w:val="none" w:sz="0" w:space="0" w:color="auto"/>
                                  </w:divBdr>
                                  <w:divsChild>
                                    <w:div w:id="319239250">
                                      <w:marLeft w:val="0"/>
                                      <w:marRight w:val="0"/>
                                      <w:marTop w:val="0"/>
                                      <w:marBottom w:val="0"/>
                                      <w:divBdr>
                                        <w:top w:val="none" w:sz="0" w:space="0" w:color="auto"/>
                                        <w:left w:val="none" w:sz="0" w:space="0" w:color="auto"/>
                                        <w:bottom w:val="none" w:sz="0" w:space="0" w:color="auto"/>
                                        <w:right w:val="none" w:sz="0" w:space="0" w:color="auto"/>
                                      </w:divBdr>
                                      <w:divsChild>
                                        <w:div w:id="200254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9130003">
      <w:bodyDiv w:val="1"/>
      <w:marLeft w:val="0"/>
      <w:marRight w:val="0"/>
      <w:marTop w:val="0"/>
      <w:marBottom w:val="0"/>
      <w:divBdr>
        <w:top w:val="none" w:sz="0" w:space="0" w:color="auto"/>
        <w:left w:val="none" w:sz="0" w:space="0" w:color="auto"/>
        <w:bottom w:val="none" w:sz="0" w:space="0" w:color="auto"/>
        <w:right w:val="none" w:sz="0" w:space="0" w:color="auto"/>
      </w:divBdr>
    </w:div>
    <w:div w:id="1140073586">
      <w:bodyDiv w:val="1"/>
      <w:marLeft w:val="0"/>
      <w:marRight w:val="0"/>
      <w:marTop w:val="0"/>
      <w:marBottom w:val="0"/>
      <w:divBdr>
        <w:top w:val="none" w:sz="0" w:space="0" w:color="auto"/>
        <w:left w:val="none" w:sz="0" w:space="0" w:color="auto"/>
        <w:bottom w:val="none" w:sz="0" w:space="0" w:color="auto"/>
        <w:right w:val="none" w:sz="0" w:space="0" w:color="auto"/>
      </w:divBdr>
    </w:div>
    <w:div w:id="1465587473">
      <w:bodyDiv w:val="1"/>
      <w:marLeft w:val="0"/>
      <w:marRight w:val="0"/>
      <w:marTop w:val="0"/>
      <w:marBottom w:val="0"/>
      <w:divBdr>
        <w:top w:val="none" w:sz="0" w:space="0" w:color="auto"/>
        <w:left w:val="none" w:sz="0" w:space="0" w:color="auto"/>
        <w:bottom w:val="none" w:sz="0" w:space="0" w:color="auto"/>
        <w:right w:val="none" w:sz="0" w:space="0" w:color="auto"/>
      </w:divBdr>
    </w:div>
    <w:div w:id="1480685595">
      <w:bodyDiv w:val="1"/>
      <w:marLeft w:val="0"/>
      <w:marRight w:val="0"/>
      <w:marTop w:val="0"/>
      <w:marBottom w:val="0"/>
      <w:divBdr>
        <w:top w:val="none" w:sz="0" w:space="0" w:color="auto"/>
        <w:left w:val="none" w:sz="0" w:space="0" w:color="auto"/>
        <w:bottom w:val="none" w:sz="0" w:space="0" w:color="auto"/>
        <w:right w:val="none" w:sz="0" w:space="0" w:color="auto"/>
      </w:divBdr>
      <w:divsChild>
        <w:div w:id="1077095192">
          <w:marLeft w:val="0"/>
          <w:marRight w:val="1"/>
          <w:marTop w:val="0"/>
          <w:marBottom w:val="0"/>
          <w:divBdr>
            <w:top w:val="none" w:sz="0" w:space="0" w:color="auto"/>
            <w:left w:val="none" w:sz="0" w:space="0" w:color="auto"/>
            <w:bottom w:val="none" w:sz="0" w:space="0" w:color="auto"/>
            <w:right w:val="none" w:sz="0" w:space="0" w:color="auto"/>
          </w:divBdr>
          <w:divsChild>
            <w:div w:id="1221477576">
              <w:marLeft w:val="0"/>
              <w:marRight w:val="0"/>
              <w:marTop w:val="0"/>
              <w:marBottom w:val="0"/>
              <w:divBdr>
                <w:top w:val="none" w:sz="0" w:space="0" w:color="auto"/>
                <w:left w:val="none" w:sz="0" w:space="0" w:color="auto"/>
                <w:bottom w:val="none" w:sz="0" w:space="0" w:color="auto"/>
                <w:right w:val="none" w:sz="0" w:space="0" w:color="auto"/>
              </w:divBdr>
              <w:divsChild>
                <w:div w:id="2145810425">
                  <w:marLeft w:val="0"/>
                  <w:marRight w:val="1"/>
                  <w:marTop w:val="0"/>
                  <w:marBottom w:val="0"/>
                  <w:divBdr>
                    <w:top w:val="none" w:sz="0" w:space="0" w:color="auto"/>
                    <w:left w:val="none" w:sz="0" w:space="0" w:color="auto"/>
                    <w:bottom w:val="none" w:sz="0" w:space="0" w:color="auto"/>
                    <w:right w:val="none" w:sz="0" w:space="0" w:color="auto"/>
                  </w:divBdr>
                  <w:divsChild>
                    <w:div w:id="338124053">
                      <w:marLeft w:val="0"/>
                      <w:marRight w:val="0"/>
                      <w:marTop w:val="0"/>
                      <w:marBottom w:val="0"/>
                      <w:divBdr>
                        <w:top w:val="none" w:sz="0" w:space="0" w:color="auto"/>
                        <w:left w:val="none" w:sz="0" w:space="0" w:color="auto"/>
                        <w:bottom w:val="none" w:sz="0" w:space="0" w:color="auto"/>
                        <w:right w:val="none" w:sz="0" w:space="0" w:color="auto"/>
                      </w:divBdr>
                      <w:divsChild>
                        <w:div w:id="4868128">
                          <w:marLeft w:val="0"/>
                          <w:marRight w:val="0"/>
                          <w:marTop w:val="0"/>
                          <w:marBottom w:val="0"/>
                          <w:divBdr>
                            <w:top w:val="none" w:sz="0" w:space="0" w:color="auto"/>
                            <w:left w:val="none" w:sz="0" w:space="0" w:color="auto"/>
                            <w:bottom w:val="none" w:sz="0" w:space="0" w:color="auto"/>
                            <w:right w:val="none" w:sz="0" w:space="0" w:color="auto"/>
                          </w:divBdr>
                          <w:divsChild>
                            <w:div w:id="185759112">
                              <w:marLeft w:val="0"/>
                              <w:marRight w:val="0"/>
                              <w:marTop w:val="120"/>
                              <w:marBottom w:val="360"/>
                              <w:divBdr>
                                <w:top w:val="none" w:sz="0" w:space="0" w:color="auto"/>
                                <w:left w:val="none" w:sz="0" w:space="0" w:color="auto"/>
                                <w:bottom w:val="none" w:sz="0" w:space="0" w:color="auto"/>
                                <w:right w:val="none" w:sz="0" w:space="0" w:color="auto"/>
                              </w:divBdr>
                              <w:divsChild>
                                <w:div w:id="799759583">
                                  <w:marLeft w:val="0"/>
                                  <w:marRight w:val="0"/>
                                  <w:marTop w:val="0"/>
                                  <w:marBottom w:val="0"/>
                                  <w:divBdr>
                                    <w:top w:val="none" w:sz="0" w:space="0" w:color="auto"/>
                                    <w:left w:val="none" w:sz="0" w:space="0" w:color="auto"/>
                                    <w:bottom w:val="none" w:sz="0" w:space="0" w:color="auto"/>
                                    <w:right w:val="none" w:sz="0" w:space="0" w:color="auto"/>
                                  </w:divBdr>
                                  <w:divsChild>
                                    <w:div w:id="9420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2499327">
      <w:bodyDiv w:val="1"/>
      <w:marLeft w:val="0"/>
      <w:marRight w:val="0"/>
      <w:marTop w:val="0"/>
      <w:marBottom w:val="0"/>
      <w:divBdr>
        <w:top w:val="none" w:sz="0" w:space="0" w:color="auto"/>
        <w:left w:val="none" w:sz="0" w:space="0" w:color="auto"/>
        <w:bottom w:val="none" w:sz="0" w:space="0" w:color="auto"/>
        <w:right w:val="none" w:sz="0" w:space="0" w:color="auto"/>
      </w:divBdr>
      <w:divsChild>
        <w:div w:id="1752847568">
          <w:marLeft w:val="0"/>
          <w:marRight w:val="1"/>
          <w:marTop w:val="0"/>
          <w:marBottom w:val="0"/>
          <w:divBdr>
            <w:top w:val="none" w:sz="0" w:space="0" w:color="auto"/>
            <w:left w:val="none" w:sz="0" w:space="0" w:color="auto"/>
            <w:bottom w:val="none" w:sz="0" w:space="0" w:color="auto"/>
            <w:right w:val="none" w:sz="0" w:space="0" w:color="auto"/>
          </w:divBdr>
          <w:divsChild>
            <w:div w:id="1245383857">
              <w:marLeft w:val="0"/>
              <w:marRight w:val="0"/>
              <w:marTop w:val="0"/>
              <w:marBottom w:val="0"/>
              <w:divBdr>
                <w:top w:val="none" w:sz="0" w:space="0" w:color="auto"/>
                <w:left w:val="none" w:sz="0" w:space="0" w:color="auto"/>
                <w:bottom w:val="none" w:sz="0" w:space="0" w:color="auto"/>
                <w:right w:val="none" w:sz="0" w:space="0" w:color="auto"/>
              </w:divBdr>
              <w:divsChild>
                <w:div w:id="661589071">
                  <w:marLeft w:val="0"/>
                  <w:marRight w:val="1"/>
                  <w:marTop w:val="0"/>
                  <w:marBottom w:val="0"/>
                  <w:divBdr>
                    <w:top w:val="none" w:sz="0" w:space="0" w:color="auto"/>
                    <w:left w:val="none" w:sz="0" w:space="0" w:color="auto"/>
                    <w:bottom w:val="none" w:sz="0" w:space="0" w:color="auto"/>
                    <w:right w:val="none" w:sz="0" w:space="0" w:color="auto"/>
                  </w:divBdr>
                  <w:divsChild>
                    <w:div w:id="1031878931">
                      <w:marLeft w:val="0"/>
                      <w:marRight w:val="0"/>
                      <w:marTop w:val="0"/>
                      <w:marBottom w:val="0"/>
                      <w:divBdr>
                        <w:top w:val="none" w:sz="0" w:space="0" w:color="auto"/>
                        <w:left w:val="none" w:sz="0" w:space="0" w:color="auto"/>
                        <w:bottom w:val="none" w:sz="0" w:space="0" w:color="auto"/>
                        <w:right w:val="none" w:sz="0" w:space="0" w:color="auto"/>
                      </w:divBdr>
                      <w:divsChild>
                        <w:div w:id="1352804977">
                          <w:marLeft w:val="0"/>
                          <w:marRight w:val="0"/>
                          <w:marTop w:val="0"/>
                          <w:marBottom w:val="0"/>
                          <w:divBdr>
                            <w:top w:val="none" w:sz="0" w:space="0" w:color="auto"/>
                            <w:left w:val="none" w:sz="0" w:space="0" w:color="auto"/>
                            <w:bottom w:val="none" w:sz="0" w:space="0" w:color="auto"/>
                            <w:right w:val="none" w:sz="0" w:space="0" w:color="auto"/>
                          </w:divBdr>
                          <w:divsChild>
                            <w:div w:id="1855151169">
                              <w:marLeft w:val="0"/>
                              <w:marRight w:val="0"/>
                              <w:marTop w:val="120"/>
                              <w:marBottom w:val="360"/>
                              <w:divBdr>
                                <w:top w:val="none" w:sz="0" w:space="0" w:color="auto"/>
                                <w:left w:val="none" w:sz="0" w:space="0" w:color="auto"/>
                                <w:bottom w:val="none" w:sz="0" w:space="0" w:color="auto"/>
                                <w:right w:val="none" w:sz="0" w:space="0" w:color="auto"/>
                              </w:divBdr>
                              <w:divsChild>
                                <w:div w:id="351539287">
                                  <w:marLeft w:val="0"/>
                                  <w:marRight w:val="0"/>
                                  <w:marTop w:val="0"/>
                                  <w:marBottom w:val="0"/>
                                  <w:divBdr>
                                    <w:top w:val="none" w:sz="0" w:space="0" w:color="auto"/>
                                    <w:left w:val="none" w:sz="0" w:space="0" w:color="auto"/>
                                    <w:bottom w:val="none" w:sz="0" w:space="0" w:color="auto"/>
                                    <w:right w:val="none" w:sz="0" w:space="0" w:color="auto"/>
                                  </w:divBdr>
                                  <w:divsChild>
                                    <w:div w:id="6503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1696639">
      <w:bodyDiv w:val="1"/>
      <w:marLeft w:val="0"/>
      <w:marRight w:val="0"/>
      <w:marTop w:val="0"/>
      <w:marBottom w:val="0"/>
      <w:divBdr>
        <w:top w:val="none" w:sz="0" w:space="0" w:color="auto"/>
        <w:left w:val="none" w:sz="0" w:space="0" w:color="auto"/>
        <w:bottom w:val="none" w:sz="0" w:space="0" w:color="auto"/>
        <w:right w:val="none" w:sz="0" w:space="0" w:color="auto"/>
      </w:divBdr>
    </w:div>
    <w:div w:id="1826118685">
      <w:bodyDiv w:val="1"/>
      <w:marLeft w:val="0"/>
      <w:marRight w:val="0"/>
      <w:marTop w:val="0"/>
      <w:marBottom w:val="0"/>
      <w:divBdr>
        <w:top w:val="none" w:sz="0" w:space="0" w:color="auto"/>
        <w:left w:val="none" w:sz="0" w:space="0" w:color="auto"/>
        <w:bottom w:val="none" w:sz="0" w:space="0" w:color="auto"/>
        <w:right w:val="none" w:sz="0" w:space="0" w:color="auto"/>
      </w:divBdr>
    </w:div>
    <w:div w:id="1935436062">
      <w:bodyDiv w:val="1"/>
      <w:marLeft w:val="0"/>
      <w:marRight w:val="0"/>
      <w:marTop w:val="0"/>
      <w:marBottom w:val="0"/>
      <w:divBdr>
        <w:top w:val="none" w:sz="0" w:space="0" w:color="auto"/>
        <w:left w:val="none" w:sz="0" w:space="0" w:color="auto"/>
        <w:bottom w:val="none" w:sz="0" w:space="0" w:color="auto"/>
        <w:right w:val="none" w:sz="0" w:space="0" w:color="auto"/>
      </w:divBdr>
    </w:div>
    <w:div w:id="1966303997">
      <w:bodyDiv w:val="1"/>
      <w:marLeft w:val="0"/>
      <w:marRight w:val="0"/>
      <w:marTop w:val="0"/>
      <w:marBottom w:val="0"/>
      <w:divBdr>
        <w:top w:val="none" w:sz="0" w:space="0" w:color="auto"/>
        <w:left w:val="none" w:sz="0" w:space="0" w:color="auto"/>
        <w:bottom w:val="none" w:sz="0" w:space="0" w:color="auto"/>
        <w:right w:val="none" w:sz="0" w:space="0" w:color="auto"/>
      </w:divBdr>
      <w:divsChild>
        <w:div w:id="282078191">
          <w:marLeft w:val="0"/>
          <w:marRight w:val="1"/>
          <w:marTop w:val="0"/>
          <w:marBottom w:val="0"/>
          <w:divBdr>
            <w:top w:val="none" w:sz="0" w:space="0" w:color="auto"/>
            <w:left w:val="none" w:sz="0" w:space="0" w:color="auto"/>
            <w:bottom w:val="none" w:sz="0" w:space="0" w:color="auto"/>
            <w:right w:val="none" w:sz="0" w:space="0" w:color="auto"/>
          </w:divBdr>
          <w:divsChild>
            <w:div w:id="1471704893">
              <w:marLeft w:val="0"/>
              <w:marRight w:val="0"/>
              <w:marTop w:val="0"/>
              <w:marBottom w:val="0"/>
              <w:divBdr>
                <w:top w:val="none" w:sz="0" w:space="0" w:color="auto"/>
                <w:left w:val="none" w:sz="0" w:space="0" w:color="auto"/>
                <w:bottom w:val="none" w:sz="0" w:space="0" w:color="auto"/>
                <w:right w:val="none" w:sz="0" w:space="0" w:color="auto"/>
              </w:divBdr>
              <w:divsChild>
                <w:div w:id="120151529">
                  <w:marLeft w:val="0"/>
                  <w:marRight w:val="1"/>
                  <w:marTop w:val="0"/>
                  <w:marBottom w:val="0"/>
                  <w:divBdr>
                    <w:top w:val="none" w:sz="0" w:space="0" w:color="auto"/>
                    <w:left w:val="none" w:sz="0" w:space="0" w:color="auto"/>
                    <w:bottom w:val="none" w:sz="0" w:space="0" w:color="auto"/>
                    <w:right w:val="none" w:sz="0" w:space="0" w:color="auto"/>
                  </w:divBdr>
                  <w:divsChild>
                    <w:div w:id="169492932">
                      <w:marLeft w:val="0"/>
                      <w:marRight w:val="0"/>
                      <w:marTop w:val="0"/>
                      <w:marBottom w:val="0"/>
                      <w:divBdr>
                        <w:top w:val="none" w:sz="0" w:space="0" w:color="auto"/>
                        <w:left w:val="none" w:sz="0" w:space="0" w:color="auto"/>
                        <w:bottom w:val="none" w:sz="0" w:space="0" w:color="auto"/>
                        <w:right w:val="none" w:sz="0" w:space="0" w:color="auto"/>
                      </w:divBdr>
                      <w:divsChild>
                        <w:div w:id="1050501394">
                          <w:marLeft w:val="0"/>
                          <w:marRight w:val="0"/>
                          <w:marTop w:val="0"/>
                          <w:marBottom w:val="0"/>
                          <w:divBdr>
                            <w:top w:val="none" w:sz="0" w:space="0" w:color="auto"/>
                            <w:left w:val="none" w:sz="0" w:space="0" w:color="auto"/>
                            <w:bottom w:val="none" w:sz="0" w:space="0" w:color="auto"/>
                            <w:right w:val="none" w:sz="0" w:space="0" w:color="auto"/>
                          </w:divBdr>
                          <w:divsChild>
                            <w:div w:id="2134667707">
                              <w:marLeft w:val="0"/>
                              <w:marRight w:val="0"/>
                              <w:marTop w:val="120"/>
                              <w:marBottom w:val="360"/>
                              <w:divBdr>
                                <w:top w:val="none" w:sz="0" w:space="0" w:color="auto"/>
                                <w:left w:val="none" w:sz="0" w:space="0" w:color="auto"/>
                                <w:bottom w:val="none" w:sz="0" w:space="0" w:color="auto"/>
                                <w:right w:val="none" w:sz="0" w:space="0" w:color="auto"/>
                              </w:divBdr>
                              <w:divsChild>
                                <w:div w:id="323895077">
                                  <w:marLeft w:val="0"/>
                                  <w:marRight w:val="0"/>
                                  <w:marTop w:val="0"/>
                                  <w:marBottom w:val="0"/>
                                  <w:divBdr>
                                    <w:top w:val="none" w:sz="0" w:space="0" w:color="auto"/>
                                    <w:left w:val="none" w:sz="0" w:space="0" w:color="auto"/>
                                    <w:bottom w:val="none" w:sz="0" w:space="0" w:color="auto"/>
                                    <w:right w:val="none" w:sz="0" w:space="0" w:color="auto"/>
                                  </w:divBdr>
                                  <w:divsChild>
                                    <w:div w:id="96724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7777514">
      <w:bodyDiv w:val="1"/>
      <w:marLeft w:val="0"/>
      <w:marRight w:val="0"/>
      <w:marTop w:val="0"/>
      <w:marBottom w:val="0"/>
      <w:divBdr>
        <w:top w:val="none" w:sz="0" w:space="0" w:color="auto"/>
        <w:left w:val="none" w:sz="0" w:space="0" w:color="auto"/>
        <w:bottom w:val="none" w:sz="0" w:space="0" w:color="auto"/>
        <w:right w:val="none" w:sz="0" w:space="0" w:color="auto"/>
      </w:divBdr>
    </w:div>
    <w:div w:id="2046051777">
      <w:bodyDiv w:val="1"/>
      <w:marLeft w:val="0"/>
      <w:marRight w:val="0"/>
      <w:marTop w:val="0"/>
      <w:marBottom w:val="0"/>
      <w:divBdr>
        <w:top w:val="none" w:sz="0" w:space="0" w:color="auto"/>
        <w:left w:val="none" w:sz="0" w:space="0" w:color="auto"/>
        <w:bottom w:val="none" w:sz="0" w:space="0" w:color="auto"/>
        <w:right w:val="none" w:sz="0" w:space="0" w:color="auto"/>
      </w:divBdr>
      <w:divsChild>
        <w:div w:id="1632980794">
          <w:marLeft w:val="0"/>
          <w:marRight w:val="1"/>
          <w:marTop w:val="0"/>
          <w:marBottom w:val="0"/>
          <w:divBdr>
            <w:top w:val="none" w:sz="0" w:space="0" w:color="auto"/>
            <w:left w:val="none" w:sz="0" w:space="0" w:color="auto"/>
            <w:bottom w:val="none" w:sz="0" w:space="0" w:color="auto"/>
            <w:right w:val="none" w:sz="0" w:space="0" w:color="auto"/>
          </w:divBdr>
          <w:divsChild>
            <w:div w:id="1344940518">
              <w:marLeft w:val="0"/>
              <w:marRight w:val="0"/>
              <w:marTop w:val="0"/>
              <w:marBottom w:val="0"/>
              <w:divBdr>
                <w:top w:val="none" w:sz="0" w:space="0" w:color="auto"/>
                <w:left w:val="none" w:sz="0" w:space="0" w:color="auto"/>
                <w:bottom w:val="none" w:sz="0" w:space="0" w:color="auto"/>
                <w:right w:val="none" w:sz="0" w:space="0" w:color="auto"/>
              </w:divBdr>
              <w:divsChild>
                <w:div w:id="1452673417">
                  <w:marLeft w:val="0"/>
                  <w:marRight w:val="1"/>
                  <w:marTop w:val="0"/>
                  <w:marBottom w:val="0"/>
                  <w:divBdr>
                    <w:top w:val="none" w:sz="0" w:space="0" w:color="auto"/>
                    <w:left w:val="none" w:sz="0" w:space="0" w:color="auto"/>
                    <w:bottom w:val="none" w:sz="0" w:space="0" w:color="auto"/>
                    <w:right w:val="none" w:sz="0" w:space="0" w:color="auto"/>
                  </w:divBdr>
                  <w:divsChild>
                    <w:div w:id="1749182280">
                      <w:marLeft w:val="0"/>
                      <w:marRight w:val="0"/>
                      <w:marTop w:val="0"/>
                      <w:marBottom w:val="0"/>
                      <w:divBdr>
                        <w:top w:val="none" w:sz="0" w:space="0" w:color="auto"/>
                        <w:left w:val="none" w:sz="0" w:space="0" w:color="auto"/>
                        <w:bottom w:val="none" w:sz="0" w:space="0" w:color="auto"/>
                        <w:right w:val="none" w:sz="0" w:space="0" w:color="auto"/>
                      </w:divBdr>
                      <w:divsChild>
                        <w:div w:id="1657342319">
                          <w:marLeft w:val="0"/>
                          <w:marRight w:val="0"/>
                          <w:marTop w:val="0"/>
                          <w:marBottom w:val="0"/>
                          <w:divBdr>
                            <w:top w:val="none" w:sz="0" w:space="0" w:color="auto"/>
                            <w:left w:val="none" w:sz="0" w:space="0" w:color="auto"/>
                            <w:bottom w:val="none" w:sz="0" w:space="0" w:color="auto"/>
                            <w:right w:val="none" w:sz="0" w:space="0" w:color="auto"/>
                          </w:divBdr>
                          <w:divsChild>
                            <w:div w:id="1682781010">
                              <w:marLeft w:val="0"/>
                              <w:marRight w:val="0"/>
                              <w:marTop w:val="120"/>
                              <w:marBottom w:val="360"/>
                              <w:divBdr>
                                <w:top w:val="none" w:sz="0" w:space="0" w:color="auto"/>
                                <w:left w:val="none" w:sz="0" w:space="0" w:color="auto"/>
                                <w:bottom w:val="none" w:sz="0" w:space="0" w:color="auto"/>
                                <w:right w:val="none" w:sz="0" w:space="0" w:color="auto"/>
                              </w:divBdr>
                              <w:divsChild>
                                <w:div w:id="1624576654">
                                  <w:marLeft w:val="0"/>
                                  <w:marRight w:val="0"/>
                                  <w:marTop w:val="0"/>
                                  <w:marBottom w:val="0"/>
                                  <w:divBdr>
                                    <w:top w:val="none" w:sz="0" w:space="0" w:color="auto"/>
                                    <w:left w:val="none" w:sz="0" w:space="0" w:color="auto"/>
                                    <w:bottom w:val="none" w:sz="0" w:space="0" w:color="auto"/>
                                    <w:right w:val="none" w:sz="0" w:space="0" w:color="auto"/>
                                  </w:divBdr>
                                  <w:divsChild>
                                    <w:div w:id="97931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7047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526941-1F19-FC4D-A645-CB6E8994F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758</Words>
  <Characters>4324</Characters>
  <Application>Microsoft Office Word</Application>
  <DocSecurity>0</DocSecurity>
  <Lines>36</Lines>
  <Paragraphs>10</Paragraphs>
  <ScaleCrop>false</ScaleCrop>
  <HeadingPairs>
    <vt:vector size="6" baseType="variant">
      <vt:variant>
        <vt:lpstr>Title</vt:lpstr>
      </vt:variant>
      <vt:variant>
        <vt:i4>1</vt:i4>
      </vt:variant>
      <vt:variant>
        <vt:lpstr>제목</vt:lpstr>
      </vt:variant>
      <vt:variant>
        <vt:i4>1</vt:i4>
      </vt:variant>
      <vt:variant>
        <vt:lpstr>タイトル</vt:lpstr>
      </vt:variant>
      <vt:variant>
        <vt:i4>1</vt:i4>
      </vt:variant>
    </vt:vector>
  </HeadingPairs>
  <TitlesOfParts>
    <vt:vector size="3" baseType="lpstr">
      <vt:lpstr/>
      <vt:lpstr/>
      <vt:lpstr/>
    </vt:vector>
  </TitlesOfParts>
  <Company>LVP, IVR, Kyoto Univ.</Company>
  <LinksUpToDate>false</LinksUpToDate>
  <CharactersWithSpaces>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o Kei</dc:creator>
  <cp:lastModifiedBy>kwangsukim</cp:lastModifiedBy>
  <cp:revision>4</cp:revision>
  <cp:lastPrinted>2020-08-07T21:31:00Z</cp:lastPrinted>
  <dcterms:created xsi:type="dcterms:W3CDTF">2021-02-02T20:55:00Z</dcterms:created>
  <dcterms:modified xsi:type="dcterms:W3CDTF">2021-02-02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oizumi.yoshi@gmail.com@www.mendeley.com</vt:lpwstr>
  </property>
  <property fmtid="{D5CDD505-2E9C-101B-9397-08002B2CF9AE}" pid="4" name="Mendeley Citation Style_1">
    <vt:lpwstr>http://www.zotero.org/styles/journal-of-vir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physical-journal</vt:lpwstr>
  </property>
  <property fmtid="{D5CDD505-2E9C-101B-9397-08002B2CF9AE}" pid="8" name="Mendeley Recent Style Name 1_1">
    <vt:lpwstr>Biophysical Journal</vt:lpwstr>
  </property>
  <property fmtid="{D5CDD505-2E9C-101B-9397-08002B2CF9AE}" pid="9" name="Mendeley Recent Style Id 2_1">
    <vt:lpwstr>http://www.zotero.org/styles/frontiers-in-microbiology</vt:lpwstr>
  </property>
  <property fmtid="{D5CDD505-2E9C-101B-9397-08002B2CF9AE}" pid="10" name="Mendeley Recent Style Name 2_1">
    <vt:lpwstr>Frontiers in Microbiology</vt:lpwstr>
  </property>
  <property fmtid="{D5CDD505-2E9C-101B-9397-08002B2CF9AE}" pid="11" name="Mendeley Recent Style Id 3_1">
    <vt:lpwstr>http://www.zotero.org/styles/journal-of-mathematical-biology</vt:lpwstr>
  </property>
  <property fmtid="{D5CDD505-2E9C-101B-9397-08002B2CF9AE}" pid="12" name="Mendeley Recent Style Name 3_1">
    <vt:lpwstr>Journal of Mathematical Biology</vt:lpwstr>
  </property>
  <property fmtid="{D5CDD505-2E9C-101B-9397-08002B2CF9AE}" pid="13" name="Mendeley Recent Style Id 4_1">
    <vt:lpwstr>http://www.zotero.org/styles/journal-of-theoretical-biology</vt:lpwstr>
  </property>
  <property fmtid="{D5CDD505-2E9C-101B-9397-08002B2CF9AE}" pid="14" name="Mendeley Recent Style Name 4_1">
    <vt:lpwstr>Journal of Theoretical Biology</vt:lpwstr>
  </property>
  <property fmtid="{D5CDD505-2E9C-101B-9397-08002B2CF9AE}" pid="15" name="Mendeley Recent Style Id 5_1">
    <vt:lpwstr>http://www.zotero.org/styles/journal-of-virology</vt:lpwstr>
  </property>
  <property fmtid="{D5CDD505-2E9C-101B-9397-08002B2CF9AE}" pid="16" name="Mendeley Recent Style Name 5_1">
    <vt:lpwstr>Journal of Virolog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computational-biology</vt:lpwstr>
  </property>
  <property fmtid="{D5CDD505-2E9C-101B-9397-08002B2CF9AE}" pid="20" name="Mendeley Recent Style Name 7_1">
    <vt:lpwstr>PLOS Computational Biolog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translational-medicine</vt:lpwstr>
  </property>
  <property fmtid="{D5CDD505-2E9C-101B-9397-08002B2CF9AE}" pid="24" name="Mendeley Recent Style Name 9_1">
    <vt:lpwstr>Science Translational Medicine</vt:lpwstr>
  </property>
</Properties>
</file>